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6EEA116C" w14:textId="2A51FF63"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w:t>
      </w:r>
      <w:del w:id="0" w:author="Heino, Matti T J" w:date="2018-08-06T16:31:00Z">
        <w:r w:rsidR="00A77967" w:rsidDel="00355779">
          <w:delText>helsinki.fi</w:delText>
        </w:r>
      </w:del>
      <w:ins w:id="1" w:author="Heino, Matti T J" w:date="2018-08-06T16:31:00Z">
        <w:r w:rsidR="00355779">
          <w:t>gmail.</w:t>
        </w:r>
      </w:ins>
      <w:ins w:id="2" w:author="Heino, Matti T J" w:date="2018-08-06T16:32:00Z">
        <w:r w:rsidR="00355779">
          <w:t>com</w:t>
        </w:r>
      </w:ins>
      <w:r w:rsidRPr="003A5503">
        <w:t xml:space="preserve"> </w:t>
      </w:r>
    </w:p>
    <w:p w14:paraId="5E784AA1" w14:textId="77777777" w:rsidR="00A77967" w:rsidRDefault="005267DB" w:rsidP="005267DB">
      <w:r w:rsidRPr="003A5503">
        <w:t>Ari Haukkala</w:t>
      </w:r>
      <w:r w:rsidRPr="003A5503">
        <w:rPr>
          <w:vertAlign w:val="superscript"/>
        </w:rPr>
        <w:t>2</w:t>
      </w:r>
      <w:r w:rsidRPr="003A5503">
        <w:t xml:space="preserve">, </w:t>
      </w:r>
      <w:r w:rsidR="00A77967">
        <w:t>ari.haukkala@helsinki.fi</w:t>
      </w:r>
    </w:p>
    <w:p w14:paraId="5E8358AC" w14:textId="45DDCED6" w:rsidR="00A77967" w:rsidRPr="00A77967" w:rsidRDefault="005267DB" w:rsidP="005267DB">
      <w:pPr>
        <w:rPr>
          <w:lang w:val="en-US"/>
        </w:rPr>
      </w:pPr>
      <w:r w:rsidRPr="00A77967">
        <w:rPr>
          <w:lang w:val="en-US"/>
        </w:rPr>
        <w:t>Keegan Knittle</w:t>
      </w:r>
      <w:r w:rsidR="00E51DEA" w:rsidRPr="00A77967">
        <w:rPr>
          <w:vertAlign w:val="superscript"/>
          <w:lang w:val="en-US"/>
        </w:rPr>
        <w:t>2</w:t>
      </w:r>
      <w:r w:rsidRPr="00A77967">
        <w:rPr>
          <w:lang w:val="en-US"/>
        </w:rPr>
        <w:t xml:space="preserve">, </w:t>
      </w:r>
      <w:r w:rsidR="00A77967" w:rsidRPr="00A77967">
        <w:rPr>
          <w:lang w:val="en-US"/>
        </w:rPr>
        <w:t xml:space="preserve">keegan.knittle@helsinki.fi </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3E3E50FF" w14:textId="77777777" w:rsidR="00355779" w:rsidRDefault="00355779">
      <w:pPr>
        <w:spacing w:before="0" w:after="0" w:line="240" w:lineRule="auto"/>
        <w:rPr>
          <w:ins w:id="3" w:author="Heino, Matti T J" w:date="2018-08-06T16:32:00Z"/>
          <w:b/>
          <w:sz w:val="28"/>
          <w:lang w:val="en-GB"/>
        </w:rPr>
      </w:pPr>
      <w:ins w:id="4" w:author="Heino, Matti T J" w:date="2018-08-06T16:32:00Z">
        <w:r>
          <w:rPr>
            <w:lang w:val="en-GB"/>
          </w:rPr>
          <w:br w:type="page"/>
        </w:r>
      </w:ins>
    </w:p>
    <w:p w14:paraId="674B09C9" w14:textId="26705374" w:rsidR="001B2230" w:rsidDel="00355779" w:rsidRDefault="001B2230" w:rsidP="005267DB">
      <w:pPr>
        <w:rPr>
          <w:del w:id="5" w:author="Heino, Matti T J" w:date="2018-08-06T16:32:00Z"/>
          <w:lang w:val="en-GB"/>
        </w:rPr>
        <w:sectPr w:rsidR="001B2230" w:rsidDel="00355779" w:rsidSect="00640B62">
          <w:headerReference w:type="default" r:id="rId9"/>
          <w:headerReference w:type="first" r:id="rId10"/>
          <w:pgSz w:w="11906" w:h="16838"/>
          <w:pgMar w:top="1418" w:right="2268" w:bottom="1418" w:left="2268" w:header="709" w:footer="709" w:gutter="0"/>
          <w:lnNumType w:countBy="1" w:restart="newSection"/>
          <w:pgNumType w:fmt="lowerRoman" w:start="1"/>
          <w:cols w:space="708"/>
          <w:docGrid w:linePitch="360"/>
        </w:sectPr>
      </w:pPr>
      <w:del w:id="6" w:author="Heino, Matti T J" w:date="2018-08-06T16:32:00Z">
        <w:r w:rsidDel="00355779">
          <w:rPr>
            <w:lang w:val="en-GB"/>
          </w:rPr>
          <w:lastRenderedPageBreak/>
          <w:delText>E-mail: matti.tj.heino@gmail.com</w:delText>
        </w:r>
      </w:del>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6C5459AF"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7" w:name="_Toc449907537"/>
      <w:r>
        <w:lastRenderedPageBreak/>
        <w:t>Background</w:t>
      </w:r>
    </w:p>
    <w:p w14:paraId="214A1A94" w14:textId="77777777" w:rsidR="00B06067" w:rsidRPr="009050E2" w:rsidRDefault="00B06067" w:rsidP="00B06067">
      <w:pPr>
        <w:pStyle w:val="Heading2"/>
        <w:rPr>
          <w:noProof/>
          <w:lang w:val="en-GB"/>
        </w:rPr>
      </w:pPr>
      <w:bookmarkStart w:id="8" w:name="_Ref449894194"/>
      <w:bookmarkStart w:id="9" w:name="_Ref449894211"/>
      <w:bookmarkStart w:id="10" w:name="_Ref449894221"/>
      <w:bookmarkStart w:id="11" w:name="_Ref449894270"/>
      <w:bookmarkStart w:id="12" w:name="_Toc449907538"/>
      <w:r w:rsidRPr="009050E2">
        <w:rPr>
          <w:noProof/>
          <w:lang w:val="en-GB"/>
        </w:rPr>
        <w:t>Compliance with accelerometer wear instructions</w:t>
      </w:r>
      <w:bookmarkEnd w:id="8"/>
      <w:bookmarkEnd w:id="9"/>
      <w:bookmarkEnd w:id="10"/>
      <w:bookmarkEnd w:id="11"/>
      <w:bookmarkEnd w:id="12"/>
    </w:p>
    <w:p w14:paraId="32EA69F2" w14:textId="3EE74771"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w:t>
      </w:r>
      <w:ins w:id="13" w:author="Heino, Matti T J" w:date="2018-08-05T23:15:00Z">
        <w:r w:rsidR="00652E1F">
          <w:rPr>
            <w:noProof/>
            <w:color w:val="000000"/>
            <w:lang w:val="en-GB"/>
          </w:rPr>
          <w:t xml:space="preserve">public health </w:t>
        </w:r>
      </w:ins>
      <w:r w:rsidRPr="009050E2">
        <w:rPr>
          <w:noProof/>
          <w:color w:val="000000"/>
          <w:lang w:val="en-GB"/>
        </w:rPr>
        <w:t>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0C6DC3">
        <w:rPr>
          <w:noProof/>
          <w:color w:val="000000"/>
          <w:lang w:val="en-GB"/>
        </w:rPr>
        <w:instrText xml:space="preserve"> ADDIN ZOTERO_ITEM CSL_CITATION {"citationID":"MgsybnpR","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0C6DC3">
        <w:rPr>
          <w:noProof/>
          <w:color w:val="000000"/>
          <w:lang w:val="en-GB"/>
        </w:rPr>
        <w:instrText xml:space="preserve"> ADDIN ZOTERO_ITEM CSL_CITATION {"citationID":"yOEMvJlq","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1D048E78"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0C6DC3">
        <w:rPr>
          <w:noProof/>
          <w:color w:val="000000"/>
          <w:lang w:val="en-GB"/>
        </w:rPr>
        <w:instrText xml:space="preserve"> ADDIN ZOTERO_ITEM CSL_CITATION {"citationID":"Arwzra5m","properties":{"formattedCitation":"[2, 6]","plainCitation":"[2, 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2, 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0D9E6097"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ins w:id="14" w:author="Heino, Matti T J" w:date="2018-07-31T16:56:00Z">
        <w:r w:rsidR="0065317A">
          <w:rPr>
            <w:noProof/>
            <w:color w:val="000000"/>
            <w:lang w:val="en-GB"/>
          </w:rPr>
          <w:t xml:space="preserve"> (SMS; Short Messaging Service)</w:t>
        </w:r>
      </w:ins>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7"/>
    </w:p>
    <w:p w14:paraId="2CE4FA8F" w14:textId="4E323D9D"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 xml:space="preserve">Langer, Blank and Chanowitz </w:t>
      </w:r>
      <w:del w:id="15" w:author="Heino, Matti T J" w:date="2018-07-31T16:14:00Z">
        <w:r w:rsidR="00BD635B" w:rsidRPr="004A447D" w:rsidDel="000F18A9">
          <w:rPr>
            <w:noProof/>
            <w:color w:val="000000"/>
            <w:lang w:val="en-GB"/>
          </w:rPr>
          <w:delText>(hence</w:delText>
        </w:r>
        <w:r w:rsidR="00BD635B" w:rsidDel="000F18A9">
          <w:rPr>
            <w:noProof/>
            <w:color w:val="000000"/>
            <w:lang w:val="en-GB"/>
          </w:rPr>
          <w:delText>f</w:delText>
        </w:r>
        <w:r w:rsidR="00BD635B" w:rsidRPr="004A447D" w:rsidDel="000F18A9">
          <w:rPr>
            <w:noProof/>
            <w:color w:val="000000"/>
            <w:lang w:val="en-GB"/>
          </w:rPr>
          <w:delText xml:space="preserve">orth: </w:delText>
        </w:r>
        <w:r w:rsidR="00BD635B" w:rsidRPr="004A447D" w:rsidDel="000F18A9">
          <w:rPr>
            <w:i/>
            <w:noProof/>
            <w:color w:val="000000"/>
            <w:lang w:val="en-GB"/>
          </w:rPr>
          <w:delText>LBC</w:delText>
        </w:r>
        <w:r w:rsidR="00BD635B" w:rsidRPr="004A447D" w:rsidDel="000F18A9">
          <w:rPr>
            <w:noProof/>
            <w:color w:val="000000"/>
            <w:lang w:val="en-GB"/>
          </w:rPr>
          <w:delText xml:space="preserve">) </w:delText>
        </w:r>
      </w:del>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w:t>
      </w:r>
      <w:r w:rsidRPr="004A447D">
        <w:rPr>
          <w:noProof/>
          <w:lang w:val="en-GB"/>
        </w:rPr>
        <w:lastRenderedPageBreak/>
        <w:t xml:space="preserve">the word </w:t>
      </w:r>
      <w:r w:rsidRPr="004A447D">
        <w:rPr>
          <w:i/>
          <w:iCs/>
          <w:noProof/>
          <w:lang w:val="en-GB"/>
        </w:rPr>
        <w:t>because</w:t>
      </w:r>
      <w:r w:rsidRPr="004A447D">
        <w:rPr>
          <w:noProof/>
          <w:lang w:val="en-GB"/>
        </w:rPr>
        <w:t xml:space="preserve">”, 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22C78BDF" w:rsidR="002C24C7" w:rsidRPr="004A447D" w:rsidRDefault="00BD635B" w:rsidP="002C24C7">
      <w:pPr>
        <w:rPr>
          <w:noProof/>
          <w:color w:val="000000"/>
          <w:lang w:val="en-GB"/>
        </w:rPr>
      </w:pPr>
      <w:r w:rsidRPr="0069327F">
        <w:rPr>
          <w:noProof/>
          <w:color w:val="000000"/>
          <w:lang w:val="en-GB"/>
        </w:rPr>
        <w:t xml:space="preserve">In the </w:t>
      </w:r>
      <w:del w:id="16" w:author="Heino, Matti T J" w:date="2018-07-31T16:14:00Z">
        <w:r w:rsidRPr="0069327F" w:rsidDel="000F18A9">
          <w:rPr>
            <w:noProof/>
            <w:color w:val="000000"/>
            <w:lang w:val="en-GB"/>
          </w:rPr>
          <w:delText>LBC</w:delText>
        </w:r>
      </w:del>
      <w:ins w:id="17" w:author="Heino, Matti T J" w:date="2018-07-31T16:14:00Z">
        <w:r w:rsidR="000F18A9">
          <w:rPr>
            <w:noProof/>
            <w:color w:val="000000"/>
            <w:lang w:val="en-GB"/>
          </w:rPr>
          <w:t>Langer, Blank and Chanowitz</w:t>
        </w:r>
      </w:ins>
      <w:r w:rsidRPr="0069327F">
        <w:rPr>
          <w:noProof/>
          <w:color w:val="000000"/>
          <w:lang w:val="en-GB"/>
        </w:rPr>
        <w:t xml:space="preserve">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w:t>
      </w:r>
      <w:ins w:id="18" w:author="Heino, Matti T J" w:date="2018-07-31T16:58:00Z">
        <w:r w:rsidR="0065317A">
          <w:rPr>
            <w:noProof/>
            <w:color w:val="000000"/>
            <w:lang w:val="en-GB"/>
          </w:rPr>
          <w:t xml:space="preserve"> </w:t>
        </w:r>
      </w:ins>
      <w:ins w:id="19" w:author="Heino, Matti T J" w:date="2018-08-05T22:45:00Z">
        <w:r w:rsidR="002C7C88">
          <w:rPr>
            <w:noProof/>
            <w:color w:val="000000"/>
            <w:lang w:val="en-GB"/>
          </w:rPr>
          <w:t>confederate</w:t>
        </w:r>
      </w:ins>
      <w:ins w:id="20" w:author="Heino, Matti T J" w:date="2018-07-31T16:57:00Z">
        <w:r w:rsidR="0065317A">
          <w:rPr>
            <w:noProof/>
            <w:color w:val="000000"/>
            <w:lang w:val="en-GB"/>
          </w:rPr>
          <w:t xml:space="preserve"> asked for </w:t>
        </w:r>
      </w:ins>
      <w:ins w:id="21" w:author="Heino, Matti T J" w:date="2018-08-05T22:38:00Z">
        <w:r w:rsidR="002C7C88">
          <w:rPr>
            <w:noProof/>
            <w:color w:val="000000"/>
            <w:lang w:val="en-GB"/>
          </w:rPr>
          <w:t>‘</w:t>
        </w:r>
      </w:ins>
      <w:ins w:id="22" w:author="Heino, Matti T J" w:date="2018-07-31T16:57:00Z">
        <w:r w:rsidR="0065317A">
          <w:rPr>
            <w:noProof/>
            <w:color w:val="000000"/>
            <w:lang w:val="en-GB"/>
          </w:rPr>
          <w:t xml:space="preserve">a </w:t>
        </w:r>
        <w:r w:rsidR="0065317A" w:rsidRPr="0065317A">
          <w:rPr>
            <w:i/>
            <w:noProof/>
            <w:color w:val="000000"/>
            <w:lang w:val="en-GB"/>
          </w:rPr>
          <w:t>small</w:t>
        </w:r>
        <w:r w:rsidR="0065317A">
          <w:rPr>
            <w:noProof/>
            <w:color w:val="000000"/>
            <w:lang w:val="en-GB"/>
          </w:rPr>
          <w:t xml:space="preserve"> favor</w:t>
        </w:r>
      </w:ins>
      <w:ins w:id="23" w:author="Heino, Matti T J" w:date="2018-08-05T22:38:00Z">
        <w:r w:rsidR="002C7C88">
          <w:rPr>
            <w:noProof/>
            <w:color w:val="000000"/>
            <w:lang w:val="en-GB"/>
          </w:rPr>
          <w:t>'</w:t>
        </w:r>
      </w:ins>
      <w:del w:id="24" w:author="Heino, Matti T J" w:date="2018-07-31T16:57:00Z">
        <w:r w:rsidR="002C24C7" w:rsidRPr="0069327F" w:rsidDel="0065317A">
          <w:rPr>
            <w:noProof/>
            <w:color w:val="000000"/>
            <w:lang w:val="en-GB"/>
          </w:rPr>
          <w:delText xml:space="preserve"> </w:delText>
        </w:r>
      </w:del>
      <w:ins w:id="25" w:author="Heino, Matti T J" w:date="2018-07-31T16:57:00Z">
        <w:r w:rsidR="0065317A">
          <w:rPr>
            <w:noProof/>
            <w:color w:val="000000"/>
            <w:lang w:val="en-GB"/>
          </w:rPr>
          <w:t xml:space="preserve"> </w:t>
        </w:r>
      </w:ins>
      <w:del w:id="26" w:author="Heino, Matti T J" w:date="2018-07-31T16:57:00Z">
        <w:r w:rsidR="002C24C7" w:rsidRPr="0069327F" w:rsidDel="0065317A">
          <w:rPr>
            <w:noProof/>
            <w:color w:val="000000"/>
            <w:lang w:val="en-GB"/>
          </w:rPr>
          <w:delText xml:space="preserve">favor asked for was small </w:delText>
        </w:r>
      </w:del>
      <w:r w:rsidR="002C24C7" w:rsidRPr="0069327F">
        <w:rPr>
          <w:noProof/>
          <w:color w:val="000000"/>
          <w:lang w:val="en-GB"/>
        </w:rPr>
        <w:t>(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0C6DC3">
        <w:rPr>
          <w:noProof/>
          <w:color w:val="000000"/>
          <w:lang w:val="en-GB"/>
        </w:rPr>
        <w:instrText xml:space="preserve"> ADDIN ZOTERO_ITEM CSL_CITATION {"citationID":"vqv5taoi0","properties":{"formattedCitation":"[21, 22]","plainCitation":"[21, 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0C6DC3" w:rsidRPr="00D6767F">
        <w:rPr>
          <w:lang w:val="en-US"/>
        </w:rPr>
        <w:t>[21, 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w:t>
      </w:r>
      <w:ins w:id="27" w:author="Heino, Matti T J" w:date="2018-07-31T17:27:00Z">
        <w:r w:rsidR="002639E3">
          <w:rPr>
            <w:noProof/>
            <w:color w:val="000000"/>
            <w:lang w:val="en-GB"/>
          </w:rPr>
          <w:t>n effect size of</w:t>
        </w:r>
      </w:ins>
      <w:r w:rsidR="00B840A7" w:rsidRPr="004A447D">
        <w:rPr>
          <w:noProof/>
          <w:color w:val="000000"/>
          <w:lang w:val="en-GB"/>
        </w:rPr>
        <w:t xml:space="preserve">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6E1E5EFE"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del w:id="28" w:author="Heino, Matti T J" w:date="2018-07-31T16:14:00Z">
        <w:r w:rsidR="00BD635B" w:rsidDel="000F18A9">
          <w:rPr>
            <w:noProof/>
            <w:color w:val="000000"/>
            <w:lang w:val="en-GB"/>
          </w:rPr>
          <w:delText>LBC</w:delText>
        </w:r>
      </w:del>
      <w:ins w:id="29" w:author="Heino, Matti T J" w:date="2018-07-31T16:14:00Z">
        <w:r w:rsidR="000F18A9">
          <w:rPr>
            <w:noProof/>
            <w:color w:val="000000"/>
            <w:lang w:val="en-GB"/>
          </w:rPr>
          <w:t>Langer, Blank and Chanowitz</w:t>
        </w:r>
      </w:ins>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lastRenderedPageBreak/>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group and d=0.22 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5F26FBD8" w:rsidR="00EA16EC" w:rsidRDefault="0094462F" w:rsidP="002C24C7">
      <w:pPr>
        <w:rPr>
          <w:ins w:id="30" w:author="Heino, Matti T J" w:date="2018-08-05T22:40:00Z"/>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75987398" w14:textId="4FD33B97" w:rsidR="002C7C88" w:rsidRPr="002C7C88" w:rsidDel="0095719E" w:rsidRDefault="0095719E" w:rsidP="002C24C7">
      <w:pPr>
        <w:rPr>
          <w:del w:id="31" w:author="Heino, Matti T J" w:date="2018-08-10T17:00:00Z"/>
          <w:noProof/>
          <w:color w:val="000000"/>
          <w:lang w:val="en-US"/>
        </w:rPr>
      </w:pPr>
      <w:ins w:id="32" w:author="Heino, Matti T J" w:date="2018-08-10T17:00:00Z">
        <w:r w:rsidRPr="0095719E">
          <w:rPr>
            <w:noProof/>
            <w:color w:val="000000"/>
            <w:lang w:val="en-US"/>
          </w:rPr>
          <w:t>This study will investigate the effects of the because heuristic on compliance with the physical activity measurement procedures in the context of baseline measurements of a large school-based intervention.</w:t>
        </w:r>
      </w:ins>
    </w:p>
    <w:p w14:paraId="0D3E2AD0" w14:textId="33375D05" w:rsidR="00F02D4C" w:rsidRPr="004A447D" w:rsidRDefault="00352FDB" w:rsidP="00854A7E">
      <w:pPr>
        <w:pStyle w:val="Heading3"/>
        <w:rPr>
          <w:noProof/>
          <w:lang w:val="en-GB"/>
        </w:rPr>
      </w:pPr>
      <w:bookmarkStart w:id="33"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33"/>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xml:space="preserve">; 47% (18/38) of baseline participants reached the cutoff of ten hours per day for at least </w:t>
      </w:r>
      <w:r w:rsidR="00A01BB6">
        <w:rPr>
          <w:noProof/>
          <w:lang w:val="en-GB"/>
        </w:rPr>
        <w:lastRenderedPageBreak/>
        <w:t>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34" w:name="_Toc449907540"/>
    </w:p>
    <w:p w14:paraId="68FEBE9A" w14:textId="7A8B6E94" w:rsidR="008D6237" w:rsidRPr="004A447D" w:rsidRDefault="008D6237" w:rsidP="009C040A">
      <w:pPr>
        <w:pStyle w:val="Heading2"/>
        <w:rPr>
          <w:noProof/>
          <w:lang w:val="en-GB"/>
        </w:rPr>
      </w:pPr>
      <w:r w:rsidRPr="004A447D">
        <w:rPr>
          <w:noProof/>
          <w:lang w:val="en-GB"/>
        </w:rPr>
        <w:t>Aims and hypotheses</w:t>
      </w:r>
      <w:bookmarkEnd w:id="34"/>
    </w:p>
    <w:p w14:paraId="30C622D2" w14:textId="122063F8"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w:t>
      </w:r>
      <w:del w:id="35" w:author="Heino, Matti T J" w:date="2018-07-31T17:29:00Z">
        <w:r w:rsidR="00A01BB6" w:rsidDel="008A28F2">
          <w:rPr>
            <w:noProof/>
            <w:lang w:val="en-GB"/>
          </w:rPr>
          <w:delText xml:space="preserve">above </w:delText>
        </w:r>
      </w:del>
      <w:ins w:id="36" w:author="Heino, Matti T J" w:date="2018-07-31T17:29:00Z">
        <w:r w:rsidR="008A28F2">
          <w:rPr>
            <w:noProof/>
            <w:lang w:val="en-GB"/>
          </w:rPr>
          <w:t xml:space="preserve">previously </w:t>
        </w:r>
      </w:ins>
      <w:r w:rsidR="00A01BB6">
        <w:rPr>
          <w:noProof/>
          <w:lang w:val="en-GB"/>
        </w:rPr>
        <w:t xml:space="preserve">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7AE39320" w:rsidR="002374DF" w:rsidRPr="004A447D" w:rsidDel="000005A2" w:rsidRDefault="002374DF" w:rsidP="000005A2">
      <w:pPr>
        <w:rPr>
          <w:del w:id="37" w:author="Heino, Matti T J" w:date="2018-08-01T21:16:00Z"/>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24C1C6F" w:rsidR="002374DF" w:rsidRPr="004A447D" w:rsidRDefault="00D03171" w:rsidP="000005A2">
      <w:pPr>
        <w:rPr>
          <w:noProof/>
          <w:lang w:val="en-GB"/>
        </w:rPr>
      </w:pPr>
      <w:del w:id="38" w:author="Heino, Matti T J" w:date="2018-08-01T21:16:00Z">
        <w:r w:rsidDel="000005A2">
          <w:rPr>
            <w:b/>
            <w:noProof/>
            <w:lang w:val="en-GB"/>
          </w:rPr>
          <w:delText>Substantive hypothesis S</w:delText>
        </w:r>
        <w:r w:rsidR="002374DF" w:rsidRPr="004A447D" w:rsidDel="000005A2">
          <w:rPr>
            <w:b/>
            <w:noProof/>
            <w:vertAlign w:val="subscript"/>
            <w:lang w:val="en-GB"/>
          </w:rPr>
          <w:delText>1</w:delText>
        </w:r>
        <w:r w:rsidR="002374DF" w:rsidRPr="004A447D" w:rsidDel="000005A2">
          <w:rPr>
            <w:b/>
            <w:noProof/>
            <w:lang w:val="en-GB"/>
          </w:rPr>
          <w:delText>:</w:delText>
        </w:r>
        <w:r w:rsidR="002374DF" w:rsidRPr="004A447D" w:rsidDel="000005A2">
          <w:rPr>
            <w:noProof/>
            <w:lang w:val="en-GB"/>
          </w:rPr>
          <w:delText xml:space="preserve"> </w:delText>
        </w:r>
      </w:del>
      <w:r w:rsidR="002374DF" w:rsidRPr="004A447D">
        <w:rPr>
          <w:noProof/>
          <w:lang w:val="en-GB"/>
        </w:rPr>
        <w:t>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lastRenderedPageBreak/>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E077DD9" w:rsidR="002374DF" w:rsidRPr="004A447D" w:rsidRDefault="00D03171" w:rsidP="002374DF">
      <w:pPr>
        <w:spacing w:before="0"/>
        <w:rPr>
          <w:noProof/>
          <w:lang w:val="en-GB"/>
        </w:rPr>
      </w:pPr>
      <w:del w:id="39" w:author="Heino, Matti T J" w:date="2018-08-01T21:17:00Z">
        <w:r w:rsidRPr="00D03171" w:rsidDel="000005A2">
          <w:rPr>
            <w:b/>
            <w:noProof/>
            <w:lang w:val="en-GB"/>
          </w:rPr>
          <w:delText>Substantive hypothesis S</w:delText>
        </w:r>
        <w:r w:rsidR="002374DF" w:rsidRPr="00D03171" w:rsidDel="000005A2">
          <w:rPr>
            <w:b/>
            <w:noProof/>
            <w:vertAlign w:val="subscript"/>
            <w:lang w:val="en-GB"/>
          </w:rPr>
          <w:delText>2</w:delText>
        </w:r>
        <w:r w:rsidR="002374DF" w:rsidRPr="00D03171" w:rsidDel="000005A2">
          <w:rPr>
            <w:b/>
            <w:noProof/>
            <w:lang w:val="en-GB"/>
          </w:rPr>
          <w:delText>:</w:delText>
        </w:r>
        <w:r w:rsidR="002374DF" w:rsidRPr="004A447D" w:rsidDel="000005A2">
          <w:rPr>
            <w:noProof/>
            <w:lang w:val="en-GB"/>
          </w:rPr>
          <w:delText xml:space="preserve"> </w:delText>
        </w:r>
      </w:del>
      <w:r w:rsidR="002374DF" w:rsidRPr="004A447D">
        <w:rPr>
          <w:noProof/>
          <w:lang w:val="en-GB"/>
        </w:rPr>
        <w:t xml:space="preserve">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40" w:name="_Toc433819226"/>
    </w:p>
    <w:p w14:paraId="6D877D43" w14:textId="0F640F8B" w:rsidR="002E5E4E" w:rsidRPr="00F0092E" w:rsidRDefault="00F0092E" w:rsidP="00F0092E">
      <w:pPr>
        <w:pStyle w:val="Heading1"/>
      </w:pPr>
      <w:bookmarkStart w:id="41" w:name="_Toc449907541"/>
      <w:bookmarkEnd w:id="40"/>
      <w:r>
        <w:t>M</w:t>
      </w:r>
      <w:r w:rsidR="002E5E4E" w:rsidRPr="00F0092E">
        <w:t>ethod</w:t>
      </w:r>
      <w:r w:rsidR="00AF5979" w:rsidRPr="00F0092E">
        <w:t>s</w:t>
      </w:r>
      <w:bookmarkEnd w:id="41"/>
    </w:p>
    <w:p w14:paraId="01DD5A5F" w14:textId="34E42413"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ins w:id="42" w:author="Heino, Matti T J" w:date="2018-08-08T15:38:00Z">
        <w:r w:rsidR="00BD0BF4">
          <w:rPr>
            <w:noProof/>
            <w:lang w:val="en-GB"/>
          </w:rPr>
          <w:t xml:space="preserve"> (see </w:t>
        </w:r>
      </w:ins>
      <w:ins w:id="43" w:author="Heino, Matti T J" w:date="2018-08-08T15:41:00Z">
        <w:r w:rsidR="00BD0BF4">
          <w:rPr>
            <w:noProof/>
            <w:lang w:val="en-GB"/>
          </w:rPr>
          <w:fldChar w:fldCharType="begin"/>
        </w:r>
        <w:r w:rsidR="00BD0BF4">
          <w:rPr>
            <w:noProof/>
            <w:lang w:val="en-GB"/>
          </w:rPr>
          <w:instrText xml:space="preserve"> REF _Ref521506235 \h </w:instrText>
        </w:r>
      </w:ins>
      <w:r w:rsidR="00BD0BF4">
        <w:rPr>
          <w:noProof/>
          <w:lang w:val="en-GB"/>
        </w:rPr>
      </w:r>
      <w:r w:rsidR="00BD0BF4">
        <w:rPr>
          <w:noProof/>
          <w:lang w:val="en-GB"/>
        </w:rPr>
        <w:fldChar w:fldCharType="separate"/>
      </w:r>
      <w:ins w:id="44" w:author="Heino, Matti T J" w:date="2018-08-08T15:41:00Z">
        <w:r w:rsidR="00BD0BF4" w:rsidRPr="00BD0BF4">
          <w:rPr>
            <w:lang w:val="en-US"/>
          </w:rPr>
          <w:t xml:space="preserve">Figure </w:t>
        </w:r>
        <w:r w:rsidR="00BD0BF4" w:rsidRPr="00BD0BF4">
          <w:rPr>
            <w:noProof/>
            <w:lang w:val="en-US"/>
          </w:rPr>
          <w:t>1</w:t>
        </w:r>
        <w:r w:rsidR="00BD0BF4">
          <w:rPr>
            <w:noProof/>
            <w:lang w:val="en-GB"/>
          </w:rPr>
          <w:fldChar w:fldCharType="end"/>
        </w:r>
      </w:ins>
      <w:ins w:id="45" w:author="Heino, Matti T J" w:date="2018-08-08T15:42:00Z">
        <w:r w:rsidR="00BD0BF4">
          <w:rPr>
            <w:noProof/>
            <w:lang w:val="en-GB"/>
          </w:rPr>
          <w:t>)</w:t>
        </w:r>
      </w:ins>
      <w:r w:rsidRPr="004A447D">
        <w:rPr>
          <w:noProof/>
          <w:lang w:val="en-GB"/>
        </w:rPr>
        <w:t>. This study was conducted during the baseline assessment of the first two recruitmen</w:t>
      </w:r>
      <w:r w:rsidR="0096090E">
        <w:rPr>
          <w:noProof/>
          <w:lang w:val="en-GB"/>
        </w:rPr>
        <w:t>t waves (out of six</w:t>
      </w:r>
      <w:del w:id="46" w:author="Heino, Matti T J" w:date="2018-08-05T22:54:00Z">
        <w:r w:rsidR="0096090E" w:rsidDel="009C0D5B">
          <w:rPr>
            <w:noProof/>
            <w:lang w:val="en-GB"/>
          </w:rPr>
          <w:delText>;</w:delText>
        </w:r>
        <w:r w:rsidRPr="004A447D" w:rsidDel="009C0D5B">
          <w:rPr>
            <w:noProof/>
            <w:lang w:val="en-GB"/>
          </w:rPr>
          <w:delText xml:space="preserve"> the internal pilot study</w:delText>
        </w:r>
      </w:del>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1"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2"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0C6DC3">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321091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47" w:name="_Toc449907542"/>
      <w:r w:rsidRPr="004A447D">
        <w:rPr>
          <w:noProof/>
          <w:lang w:val="en-GB"/>
        </w:rPr>
        <w:lastRenderedPageBreak/>
        <w:t>Participants and s</w:t>
      </w:r>
      <w:r w:rsidR="004B3F79" w:rsidRPr="004A447D">
        <w:rPr>
          <w:noProof/>
          <w:lang w:val="en-GB"/>
        </w:rPr>
        <w:t>ampling procedures</w:t>
      </w:r>
      <w:bookmarkEnd w:id="47"/>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30413570" w:rsidR="004B3F79" w:rsidRPr="004A447D" w:rsidRDefault="005103E5" w:rsidP="004B3F79">
      <w:pPr>
        <w:rPr>
          <w:noProof/>
          <w:lang w:val="en-GB"/>
        </w:rPr>
      </w:pPr>
      <w:ins w:id="48" w:author="Heino, Matti T J" w:date="2018-08-05T22:58:00Z">
        <w:r w:rsidRPr="005103E5">
          <w:rPr>
            <w:iCs/>
            <w:color w:val="000000"/>
            <w:lang w:val="en-US"/>
          </w:rPr>
          <w:t>During baseline recruitment of the first two recruitment waves of the Let’s Move It trial</w:t>
        </w:r>
      </w:ins>
      <w:del w:id="49" w:author="Heino, Matti T J" w:date="2018-08-05T22:58:00Z">
        <w:r w:rsidR="004B3F79" w:rsidRPr="004A447D" w:rsidDel="005103E5">
          <w:rPr>
            <w:noProof/>
            <w:lang w:val="en-GB"/>
          </w:rPr>
          <w:delText>During baseline recruitment of the Let’s Move It trial</w:delText>
        </w:r>
        <w:r w:rsidR="00A17E8B" w:rsidRPr="004A447D" w:rsidDel="005103E5">
          <w:rPr>
            <w:noProof/>
            <w:lang w:val="en-GB"/>
          </w:rPr>
          <w:delText xml:space="preserve"> internal pilot study</w:delText>
        </w:r>
      </w:del>
      <w:r w:rsidR="004B3F79" w:rsidRPr="004A447D">
        <w:rPr>
          <w:noProof/>
          <w:lang w:val="en-GB"/>
        </w:rPr>
        <w:t xml:space="preserve">, </w:t>
      </w:r>
      <w:r w:rsidR="0096090E">
        <w:rPr>
          <w:noProof/>
          <w:lang w:val="en-GB"/>
        </w:rPr>
        <w:t xml:space="preserve">students in two </w:t>
      </w:r>
      <w:r w:rsidR="004B3F79" w:rsidRPr="004A447D">
        <w:rPr>
          <w:noProof/>
          <w:lang w:val="en-GB"/>
        </w:rPr>
        <w:t>vocational school</w:t>
      </w:r>
      <w:r w:rsidR="0096090E">
        <w:rPr>
          <w:noProof/>
          <w:lang w:val="en-GB"/>
        </w:rPr>
        <w:t>s</w:t>
      </w:r>
      <w:r w:rsidR="004B3F79"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004B3F79"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004B3F79"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004B3F79" w:rsidRPr="004A447D">
        <w:rPr>
          <w:noProof/>
          <w:lang w:val="en-GB"/>
        </w:rPr>
        <w:t xml:space="preserve">those who consented were given an online questionnaire to </w:t>
      </w:r>
      <w:r w:rsidR="00B32058" w:rsidRPr="004A447D">
        <w:rPr>
          <w:noProof/>
          <w:lang w:val="en-GB"/>
        </w:rPr>
        <w:t>complete</w:t>
      </w:r>
      <w:r w:rsidR="004B3F79"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004B3F79" w:rsidRPr="004A447D">
        <w:rPr>
          <w:noProof/>
          <w:lang w:val="en-GB"/>
        </w:rPr>
        <w:t xml:space="preserve"> </w:t>
      </w:r>
    </w:p>
    <w:p w14:paraId="7D284AEC" w14:textId="60CE9254" w:rsidR="00652E1F" w:rsidRPr="00652E1F" w:rsidRDefault="001F5C4A" w:rsidP="004B3F79">
      <w:pPr>
        <w:rPr>
          <w:ins w:id="50" w:author="Heino, Matti T J" w:date="2018-08-05T23:07:00Z"/>
          <w:noProof/>
          <w:lang w:val="en-US"/>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t>
      </w:r>
      <w:ins w:id="51" w:author="Heino, Matti T J" w:date="2018-08-05T23:07:00Z">
        <w:r w:rsidR="00652E1F" w:rsidRPr="00652E1F">
          <w:rPr>
            <w:noProof/>
            <w:lang w:val="en-GB"/>
          </w:rPr>
          <w:t>The used Hookie accelerometer is a tri-axial accelerometer that collects data at 100 Hz sampling rate without prepro</w:t>
        </w:r>
      </w:ins>
      <w:ins w:id="52" w:author="Heino, Matti T J" w:date="2018-08-06T15:41:00Z">
        <w:r w:rsidR="00623F5A">
          <w:rPr>
            <w:noProof/>
            <w:lang w:val="en-GB"/>
          </w:rPr>
          <w:t>c</w:t>
        </w:r>
      </w:ins>
      <w:ins w:id="53" w:author="Heino, Matti T J" w:date="2018-08-05T23:07:00Z">
        <w:r w:rsidR="00652E1F" w:rsidRPr="00652E1F">
          <w:rPr>
            <w:noProof/>
            <w:lang w:val="en-GB"/>
          </w:rPr>
          <w:t>essing. The measurement range of the accelerometer is ±16 g and the resolution is 4 mg (milligravity). The Hookie accelerometer employs the same tri-axial acceleration sensor component (ADXL345; Analog Devices, Norwood MA) that is used in widely used research-grade accelerometers</w:t>
        </w:r>
        <w:r w:rsidR="00652E1F">
          <w:rPr>
            <w:noProof/>
            <w:lang w:val="en-GB"/>
          </w:rPr>
          <w:t xml:space="preserve"> </w:t>
        </w:r>
        <w:r w:rsidR="00652E1F">
          <w:rPr>
            <w:noProof/>
            <w:lang w:val="en-GB"/>
          </w:rPr>
          <w:fldChar w:fldCharType="begin"/>
        </w:r>
        <w:r w:rsidR="00652E1F">
          <w:rPr>
            <w:noProof/>
            <w:lang w:val="en-GB"/>
          </w:rPr>
          <w:instrText xml:space="preserve"> ADDIN ZOTERO_ITEM CSL_CITATION {"citationID":"ajcrhens4d","properties":{"formattedCitation":"[33]","plainCitation":"[33]"},"citationItems":[{"id":2928,"uris":["http://zotero.org/users/2425957/items/KK26NX9G"],"uri":["http://zotero.org/users/2425957/items/KK26NX9G"],"itemData":{"id":2928,"type":"article-journal","title":"Comparability of measured acceleration from accelerometry-based activity monitors.","source":"Google Scholar","author":[{"family":"Rowlands","given":"Alex V."},{"family":"Fraysse","given":"François"},{"family":"Catt","given":"Mike"},{"family":"Stiles","given":"Victoria H."},{"family":"Stanley","given":"Rebecca M."},{"family":"Eston","given":"Roger G."},{"family":"Olds","given":"Tim S."}],"issued":{"date-parts":[["2015"]]}}}],"schema":"https://github.com/citation-style-language/schema/raw/master/csl-citation.json"} </w:instrText>
        </w:r>
      </w:ins>
      <w:r w:rsidR="00652E1F">
        <w:rPr>
          <w:noProof/>
          <w:lang w:val="en-GB"/>
        </w:rPr>
        <w:fldChar w:fldCharType="separate"/>
      </w:r>
      <w:ins w:id="54" w:author="Heino, Matti T J" w:date="2018-08-05T23:07:00Z">
        <w:r w:rsidR="00652E1F" w:rsidRPr="00652E1F">
          <w:rPr>
            <w:lang w:val="en-US"/>
          </w:rPr>
          <w:t>[33]</w:t>
        </w:r>
        <w:r w:rsidR="00652E1F">
          <w:rPr>
            <w:noProof/>
            <w:lang w:val="en-GB"/>
          </w:rPr>
          <w:fldChar w:fldCharType="end"/>
        </w:r>
        <w:r w:rsidR="00652E1F" w:rsidRPr="00652E1F">
          <w:rPr>
            <w:noProof/>
            <w:lang w:val="en-GB"/>
          </w:rPr>
          <w:t xml:space="preserve">. The validation of the Hookie accelerometer has been reported in both children </w:t>
        </w:r>
        <w:r w:rsidR="00652E1F">
          <w:rPr>
            <w:noProof/>
            <w:lang w:val="en-GB"/>
          </w:rPr>
          <w:fldChar w:fldCharType="begin"/>
        </w:r>
      </w:ins>
      <w:ins w:id="55" w:author="Heino, Matti T J" w:date="2018-08-05T23:08:00Z">
        <w:r w:rsidR="00652E1F">
          <w:rPr>
            <w:noProof/>
            <w:lang w:val="en-GB"/>
          </w:rPr>
          <w:instrText xml:space="preserve"> ADDIN ZOTERO_ITEM CSL_CITATION {"citationID":"avqklmuajb","properties":{"formattedCitation":"[34]","plainCitation":"[34]"},"citationItems":[{"id":2931,"uris":["http://zotero.org/users/2425957/items/BQGCXGW5"],"uri":["http://zotero.org/users/2425957/items/BQGCXGW5"],"itemData":{"id":2931,"type":"article-journal","title":"Mean amplitude deviation calculated from raw acceleration data: a novel method for classifying the intensity of adolescents’ physical activity irrespective of accelerometer brand","container-title":"BMC sports science, medicine and rehabilitation","page":"18","volume":"7","issue":"1","source":"Google Scholar","shortTitle":"Mean amplitude deviation calculated from raw acceleration data","author":[{"family":"Aittasalo","given":"Minna"},{"family":"Vähä-Ypyä","given":"Henri"},{"family":"Vasankari","given":"Tommi"},{"family":"Husu","given":"Pauliina"},{"family":"Jussila","given":"Anne-Mari"},{"family":"Sievänen","given":"Harri"}],"issued":{"date-parts":[["2015"]]}}}],"schema":"https://github.com/citation-style-language/schema/raw/master/csl-citation.json"} </w:instrText>
        </w:r>
      </w:ins>
      <w:r w:rsidR="00652E1F">
        <w:rPr>
          <w:noProof/>
          <w:lang w:val="en-GB"/>
        </w:rPr>
        <w:fldChar w:fldCharType="separate"/>
      </w:r>
      <w:ins w:id="56" w:author="Heino, Matti T J" w:date="2018-08-05T23:08:00Z">
        <w:r w:rsidR="00652E1F" w:rsidRPr="00652E1F">
          <w:rPr>
            <w:lang w:val="en-US"/>
          </w:rPr>
          <w:t>[34]</w:t>
        </w:r>
      </w:ins>
      <w:ins w:id="57" w:author="Heino, Matti T J" w:date="2018-08-05T23:07:00Z">
        <w:r w:rsidR="00652E1F">
          <w:rPr>
            <w:noProof/>
            <w:lang w:val="en-GB"/>
          </w:rPr>
          <w:fldChar w:fldCharType="end"/>
        </w:r>
        <w:r w:rsidR="00652E1F" w:rsidRPr="00652E1F">
          <w:rPr>
            <w:noProof/>
            <w:lang w:val="en-GB"/>
          </w:rPr>
          <w:t xml:space="preserve"> and adults </w:t>
        </w:r>
      </w:ins>
      <w:ins w:id="58" w:author="Heino, Matti T J" w:date="2018-08-05T23:08:00Z">
        <w:r w:rsidR="00652E1F">
          <w:rPr>
            <w:noProof/>
            <w:lang w:val="en-GB"/>
          </w:rPr>
          <w:fldChar w:fldCharType="begin"/>
        </w:r>
        <w:r w:rsidR="00652E1F">
          <w:rPr>
            <w:noProof/>
            <w:lang w:val="en-GB"/>
          </w:rPr>
          <w:instrText xml:space="preserve"> ADDIN ZOTERO_ITEM CSL_CITATION {"citationID":"a1b2o9tr0hr","properties":{"formattedCitation":"[35]","plainCitation":"[35]"},"citationItems":[{"id":2737,"uris":["http://zotero.org/users/2425957/items/A7AIDCT8"],"uri":["http://zotero.org/users/2425957/items/A7AIDCT8"],"itemData":{"id":2737,"type":"article-journal","title":"A universal, accurate intensity-based classification of different physical activities using raw data of accelerometer","container-title":"Clinical physiology and functional imaging","page":"64–70","volume":"35","issue":"1","source":"Google Scholar","author":[{"family":"Vähä-Ypyä","given":"Henri"},{"family":"Vasankari","given":"Tommi"},{"family":"Husu","given":"Pauliina"},{"family":"Suni","given":"Jaana"},{"family":"Sievänen","given":"Harri"}],"issued":{"date-parts":[["2015"]]}}}],"schema":"https://github.com/citation-style-language/schema/raw/master/csl-citation.json"} </w:instrText>
        </w:r>
      </w:ins>
      <w:r w:rsidR="00652E1F">
        <w:rPr>
          <w:noProof/>
          <w:lang w:val="en-GB"/>
        </w:rPr>
        <w:fldChar w:fldCharType="separate"/>
      </w:r>
      <w:ins w:id="59" w:author="Heino, Matti T J" w:date="2018-08-05T23:08:00Z">
        <w:r w:rsidR="00652E1F" w:rsidRPr="00652E1F">
          <w:rPr>
            <w:lang w:val="en-US"/>
          </w:rPr>
          <w:t>[35]</w:t>
        </w:r>
        <w:r w:rsidR="00652E1F">
          <w:rPr>
            <w:noProof/>
            <w:lang w:val="en-GB"/>
          </w:rPr>
          <w:fldChar w:fldCharType="end"/>
        </w:r>
      </w:ins>
      <w:ins w:id="60" w:author="Heino, Matti T J" w:date="2018-08-05T23:07:00Z">
        <w:r w:rsidR="00652E1F" w:rsidRPr="00652E1F">
          <w:rPr>
            <w:noProof/>
            <w:lang w:val="en-GB"/>
          </w:rPr>
          <w:t xml:space="preserve"> in studies comparing analysis of raw acceleration data from different accelerometers.</w:t>
        </w:r>
      </w:ins>
    </w:p>
    <w:p w14:paraId="5220ACB2" w14:textId="7EEDA037" w:rsidR="004B3F79" w:rsidRPr="004A447D" w:rsidRDefault="004B3F79" w:rsidP="004B3F79">
      <w:pPr>
        <w:rPr>
          <w:noProof/>
          <w:lang w:val="en-GB"/>
        </w:rPr>
      </w:pPr>
      <w:r w:rsidRPr="004A447D">
        <w:rPr>
          <w:noProof/>
          <w:lang w:val="en-GB"/>
        </w:rPr>
        <w:lastRenderedPageBreak/>
        <w:t xml:space="preserve">When participants received the accelerometers, they were asked whether they would like to receive </w:t>
      </w:r>
      <w:r w:rsidR="0096090E">
        <w:rPr>
          <w:noProof/>
          <w:lang w:val="en-GB"/>
        </w:rPr>
        <w:t xml:space="preserve">SMS </w:t>
      </w:r>
      <w:r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Pr="004A447D">
        <w:rPr>
          <w:noProof/>
          <w:lang w:val="en-GB"/>
        </w:rPr>
        <w:t xml:space="preserve">put it on every morning.  Those who consented to the messages were </w:t>
      </w:r>
      <w:r w:rsidR="00C468F5">
        <w:rPr>
          <w:noProof/>
          <w:lang w:val="en-GB"/>
        </w:rPr>
        <w:t>subsequently</w:t>
      </w:r>
      <w:r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Pr="004A447D">
        <w:rPr>
          <w:noProof/>
          <w:lang w:val="en-GB"/>
        </w:rPr>
        <w:t>.</w:t>
      </w:r>
    </w:p>
    <w:p w14:paraId="114959C8" w14:textId="398C922D"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w:t>
      </w:r>
      <w:ins w:id="61" w:author="Heino, Matti T J" w:date="2018-08-01T21:15:00Z">
        <w:r w:rsidR="000005A2">
          <w:rPr>
            <w:noProof/>
            <w:lang w:val="en-GB"/>
          </w:rPr>
          <w:t>ces</w:t>
        </w:r>
      </w:ins>
      <w:del w:id="62" w:author="Heino, Matti T J" w:date="2018-08-01T21:15:00Z">
        <w:r w:rsidR="001341F1" w:rsidRPr="004A447D" w:rsidDel="000005A2">
          <w:rPr>
            <w:noProof/>
            <w:lang w:val="en-GB"/>
          </w:rPr>
          <w:delText>x</w:delText>
        </w:r>
      </w:del>
      <w:r w:rsidR="001341F1" w:rsidRPr="004A447D">
        <w:rPr>
          <w:noProof/>
          <w:lang w:val="en-GB"/>
        </w:rPr>
        <w:t xml:space="preserve"> </w:t>
      </w:r>
      <w:ins w:id="63" w:author="Heino, Matti T J" w:date="2018-08-08T15:44:00Z">
        <w:r w:rsidR="00BD0BF4">
          <w:rPr>
            <w:noProof/>
            <w:lang w:val="en-GB"/>
          </w:rPr>
          <w:t>2-3</w:t>
        </w:r>
      </w:ins>
      <w:del w:id="64" w:author="Heino, Matti T J" w:date="2018-08-08T15:44:00Z">
        <w:r w:rsidR="001341F1" w:rsidRPr="004A447D" w:rsidDel="00BD0BF4">
          <w:rPr>
            <w:noProof/>
            <w:lang w:val="en-GB"/>
          </w:rPr>
          <w:delText>3</w:delText>
        </w:r>
      </w:del>
      <w:r w:rsidR="001341F1" w:rsidRPr="004A447D">
        <w:rPr>
          <w:noProof/>
          <w:lang w:val="en-GB"/>
        </w:rPr>
        <w:t>).</w:t>
      </w:r>
    </w:p>
    <w:p w14:paraId="125A37AC" w14:textId="77777777" w:rsidR="001060B4" w:rsidRPr="004A447D" w:rsidRDefault="001060B4" w:rsidP="001060B4">
      <w:pPr>
        <w:pStyle w:val="Heading2"/>
        <w:rPr>
          <w:noProof/>
          <w:lang w:val="en-GB"/>
        </w:rPr>
      </w:pPr>
      <w:bookmarkStart w:id="65" w:name="_Toc449907544"/>
      <w:r w:rsidRPr="004A447D">
        <w:rPr>
          <w:noProof/>
          <w:lang w:val="en-GB"/>
        </w:rPr>
        <w:t>Random assignment</w:t>
      </w:r>
      <w:bookmarkEnd w:id="65"/>
    </w:p>
    <w:p w14:paraId="2A166AFF" w14:textId="6F8BD202"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orking in the field </w:t>
      </w:r>
      <w:ins w:id="66" w:author="Keegan Knittle" w:date="2018-08-02T14:03:00Z">
        <w:r w:rsidR="00065451">
          <w:rPr>
            <w:noProof/>
            <w:lang w:val="en-GB"/>
          </w:rPr>
          <w:t xml:space="preserve">to assess </w:t>
        </w:r>
      </w:ins>
      <w:r w:rsidR="00FA0493" w:rsidRPr="00FA0493">
        <w:rPr>
          <w:noProof/>
          <w:lang w:val="en-GB"/>
        </w:rPr>
        <w:t>were blind to group allocation</w:t>
      </w:r>
      <w:ins w:id="67" w:author="Keegan Knittle" w:date="2018-08-02T14:03:00Z">
        <w:r w:rsidR="00065451">
          <w:rPr>
            <w:noProof/>
            <w:lang w:val="en-GB"/>
          </w:rPr>
          <w:t>.</w:t>
        </w:r>
      </w:ins>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lastRenderedPageBreak/>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68" w:name="_Toc449907543"/>
      <w:r w:rsidRPr="004A447D">
        <w:rPr>
          <w:noProof/>
          <w:lang w:val="en-GB"/>
        </w:rPr>
        <w:t>Interventions</w:t>
      </w:r>
      <w:bookmarkEnd w:id="68"/>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69"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69"/>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0B2007"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lastRenderedPageBreak/>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0B2007"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0B2007"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70" w:name="_Toc449907545"/>
      <w:r w:rsidRPr="004A447D">
        <w:rPr>
          <w:noProof/>
          <w:lang w:val="en-GB"/>
        </w:rPr>
        <w:lastRenderedPageBreak/>
        <w:t>Registration and deviations from registered plan</w:t>
      </w:r>
      <w:bookmarkEnd w:id="70"/>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68075C00"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w:t>
      </w:r>
      <w:del w:id="71" w:author="Heino, Matti T J" w:date="2018-07-31T16:14:00Z">
        <w:r w:rsidR="009B5E82" w:rsidDel="000F18A9">
          <w:rPr>
            <w:noProof/>
            <w:lang w:val="en-GB"/>
          </w:rPr>
          <w:delText>LBC</w:delText>
        </w:r>
      </w:del>
      <w:ins w:id="72" w:author="Heino, Matti T J" w:date="2018-07-31T16:14:00Z">
        <w:r w:rsidR="000F18A9">
          <w:rPr>
            <w:noProof/>
            <w:lang w:val="en-GB"/>
          </w:rPr>
          <w:t>Langer, Blank and Chanowitz</w:t>
        </w:r>
      </w:ins>
      <w:r w:rsidR="009B5E82">
        <w:rPr>
          <w:noProof/>
          <w:lang w:val="en-GB"/>
        </w:rPr>
        <w:t xml:space="preserve">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Instead of going forward with the plan of using a third message, we made the decision to gather 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ins w:id="73" w:author="Heino, Matti T J" w:date="2018-08-05T23:08:00Z">
        <w:r w:rsidR="00652E1F">
          <w:rPr>
            <w:noProof/>
            <w:lang w:val="en-GB"/>
          </w:rPr>
          <w:instrText xml:space="preserve"> ADDIN ZOTERO_ITEM CSL_CITATION {"citationID":"16nv0er26f","properties":{"formattedCitation":"[36]","plainCitation":"[36]"},"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ins>
      <w:del w:id="74" w:author="Heino, Matti T J" w:date="2018-08-05T23:07:00Z">
        <w:r w:rsidR="00786C9F" w:rsidDel="00652E1F">
          <w:rPr>
            <w:noProof/>
            <w:lang w:val="en-GB"/>
          </w:rPr>
          <w:del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delInstrText>
        </w:r>
      </w:del>
      <w:r w:rsidRPr="004A447D">
        <w:rPr>
          <w:noProof/>
          <w:lang w:val="en-GB"/>
        </w:rPr>
        <w:fldChar w:fldCharType="separate"/>
      </w:r>
      <w:ins w:id="75" w:author="Heino, Matti T J" w:date="2018-08-05T23:08:00Z">
        <w:r w:rsidR="00652E1F" w:rsidRPr="00652E1F">
          <w:rPr>
            <w:lang w:val="en-US"/>
          </w:rPr>
          <w:t>[36]</w:t>
        </w:r>
      </w:ins>
      <w:del w:id="76" w:author="Heino, Matti T J" w:date="2018-08-05T23:08:00Z">
        <w:r w:rsidR="00786C9F" w:rsidRPr="00652E1F" w:rsidDel="00652E1F">
          <w:rPr>
            <w:lang w:val="en-US"/>
          </w:rPr>
          <w:delText>[33]</w:delText>
        </w:r>
      </w:del>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ins w:id="77" w:author="Heino, Matti T J" w:date="2018-08-05T23:08:00Z">
        <w:r w:rsidR="00652E1F">
          <w:rPr>
            <w:noProof/>
            <w:lang w:val="en-GB"/>
          </w:rPr>
          <w:instrText xml:space="preserve"> ADDIN ZOTERO_ITEM CSL_CITATION {"citationID":"1AWOucEc","properties":{"formattedCitation":"[37]","plainCitation":"[37]"},"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ins>
      <w:del w:id="78" w:author="Heino, Matti T J" w:date="2018-08-05T23:07:00Z">
        <w:r w:rsidR="00786C9F" w:rsidDel="00652E1F">
          <w:rPr>
            <w:noProof/>
            <w:lang w:val="en-GB"/>
          </w:rPr>
          <w:del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delInstrText>
        </w:r>
      </w:del>
      <w:r w:rsidRPr="004A447D">
        <w:rPr>
          <w:noProof/>
          <w:lang w:val="en-GB"/>
        </w:rPr>
        <w:fldChar w:fldCharType="separate"/>
      </w:r>
      <w:ins w:id="79" w:author="Heino, Matti T J" w:date="2018-08-05T23:08:00Z">
        <w:r w:rsidR="00652E1F" w:rsidRPr="00652E1F">
          <w:rPr>
            <w:lang w:val="en-US"/>
          </w:rPr>
          <w:t>[37]</w:t>
        </w:r>
      </w:ins>
      <w:del w:id="80" w:author="Heino, Matti T J" w:date="2018-08-05T23:08:00Z">
        <w:r w:rsidR="00786C9F" w:rsidRPr="00652E1F" w:rsidDel="00652E1F">
          <w:rPr>
            <w:lang w:val="en-US"/>
          </w:rPr>
          <w:delText>[34]</w:delText>
        </w:r>
      </w:del>
      <w:r w:rsidRPr="004A447D">
        <w:rPr>
          <w:noProof/>
          <w:lang w:val="en-GB"/>
        </w:rPr>
        <w:fldChar w:fldCharType="end"/>
      </w:r>
      <w:r w:rsidR="00640B62">
        <w:rPr>
          <w:noProof/>
          <w:lang w:val="en-GB"/>
        </w:rPr>
        <w:t>.</w:t>
      </w:r>
    </w:p>
    <w:p w14:paraId="295B82FF" w14:textId="478B297C"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ins w:id="81" w:author="Heino, Matti T J" w:date="2018-08-05T23:08:00Z">
        <w:r w:rsidR="00652E1F">
          <w:rPr>
            <w:noProof/>
            <w:lang w:val="en-GB"/>
          </w:rPr>
          <w:instrText xml:space="preserve"> ADDIN ZOTERO_ITEM CSL_CITATION {"citationID":"6ca4fgcrq","properties":{"formattedCitation":"[38]","plainCitation":"[38]"},"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ins>
      <w:del w:id="82" w:author="Heino, Matti T J" w:date="2018-08-05T23:07:00Z">
        <w:r w:rsidR="00786C9F" w:rsidDel="00652E1F">
          <w:rPr>
            <w:noProof/>
            <w:lang w:val="en-GB"/>
          </w:rPr>
          <w:del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delInstrText>
        </w:r>
      </w:del>
      <w:r w:rsidRPr="004A447D">
        <w:rPr>
          <w:noProof/>
          <w:lang w:val="en-GB"/>
        </w:rPr>
        <w:fldChar w:fldCharType="separate"/>
      </w:r>
      <w:ins w:id="83" w:author="Heino, Matti T J" w:date="2018-08-05T23:08:00Z">
        <w:r w:rsidR="00652E1F" w:rsidRPr="00652E1F">
          <w:rPr>
            <w:lang w:val="en-US"/>
          </w:rPr>
          <w:t>[38]</w:t>
        </w:r>
      </w:ins>
      <w:del w:id="84" w:author="Heino, Matti T J" w:date="2018-08-05T23:08:00Z">
        <w:r w:rsidR="00786C9F" w:rsidRPr="00652E1F" w:rsidDel="00652E1F">
          <w:rPr>
            <w:lang w:val="en-US"/>
          </w:rPr>
          <w:delText>[35]</w:delText>
        </w:r>
      </w:del>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w:t>
      </w:r>
      <w:r w:rsidRPr="004A447D">
        <w:rPr>
          <w:rStyle w:val="abstract"/>
          <w:noProof/>
          <w:lang w:val="en-GB"/>
        </w:rPr>
        <w:lastRenderedPageBreak/>
        <w:t xml:space="preserve">statement </w:t>
      </w:r>
      <w:r w:rsidRPr="004A447D">
        <w:rPr>
          <w:rStyle w:val="abstract"/>
          <w:noProof/>
          <w:lang w:val="en-GB"/>
        </w:rPr>
        <w:fldChar w:fldCharType="begin"/>
      </w:r>
      <w:ins w:id="85" w:author="Heino, Matti T J" w:date="2018-08-05T23:08:00Z">
        <w:r w:rsidR="00652E1F">
          <w:rPr>
            <w:rStyle w:val="abstract"/>
            <w:noProof/>
            <w:lang w:val="en-GB"/>
          </w:rPr>
          <w:instrText xml:space="preserve"> ADDIN ZOTERO_ITEM CSL_CITATION {"citationID":"4lovmljpk","properties":{"formattedCitation":"[39]","plainCitation":"[39]"},"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ins>
      <w:del w:id="86" w:author="Heino, Matti T J" w:date="2018-08-05T23:07:00Z">
        <w:r w:rsidR="00786C9F" w:rsidDel="00652E1F">
          <w:rPr>
            <w:rStyle w:val="abstract"/>
            <w:noProof/>
            <w:lang w:val="en-GB"/>
          </w:rPr>
          <w:del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delInstrText>
        </w:r>
      </w:del>
      <w:r w:rsidRPr="004A447D">
        <w:rPr>
          <w:rStyle w:val="abstract"/>
          <w:noProof/>
          <w:lang w:val="en-GB"/>
        </w:rPr>
        <w:fldChar w:fldCharType="separate"/>
      </w:r>
      <w:ins w:id="87" w:author="Heino, Matti T J" w:date="2018-08-05T23:08:00Z">
        <w:r w:rsidR="00652E1F" w:rsidRPr="00652E1F">
          <w:rPr>
            <w:lang w:val="en-US"/>
          </w:rPr>
          <w:t>[39]</w:t>
        </w:r>
      </w:ins>
      <w:del w:id="88" w:author="Heino, Matti T J" w:date="2018-08-05T23:08:00Z">
        <w:r w:rsidR="00786C9F" w:rsidRPr="00652E1F" w:rsidDel="00652E1F">
          <w:rPr>
            <w:lang w:val="en-US"/>
          </w:rPr>
          <w:delText>[36]</w:delText>
        </w:r>
      </w:del>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ins w:id="89" w:author="Heino, Matti T J" w:date="2018-08-05T23:08:00Z">
        <w:r w:rsidR="00652E1F">
          <w:rPr>
            <w:rStyle w:val="abstract"/>
            <w:noProof/>
            <w:lang w:val="en-GB"/>
          </w:rPr>
          <w:instrText xml:space="preserve"> ADDIN ZOTERO_ITEM CSL_CITATION {"citationID":"278hkq34jb","properties":{"formattedCitation":"[40]","plainCitation":"[4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ins>
      <w:del w:id="90" w:author="Heino, Matti T J" w:date="2018-08-05T23:07:00Z">
        <w:r w:rsidR="00786C9F" w:rsidDel="00652E1F">
          <w:rPr>
            <w:rStyle w:val="abstract"/>
            <w:noProof/>
            <w:lang w:val="en-GB"/>
          </w:rPr>
          <w:del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delInstrText>
        </w:r>
      </w:del>
      <w:r w:rsidR="005D0AA7" w:rsidRPr="004A447D">
        <w:rPr>
          <w:rStyle w:val="abstract"/>
          <w:noProof/>
          <w:lang w:val="en-GB"/>
        </w:rPr>
        <w:fldChar w:fldCharType="separate"/>
      </w:r>
      <w:ins w:id="91" w:author="Heino, Matti T J" w:date="2018-08-05T23:08:00Z">
        <w:r w:rsidR="00652E1F" w:rsidRPr="00652E1F">
          <w:rPr>
            <w:lang w:val="en-US"/>
          </w:rPr>
          <w:t>[40]</w:t>
        </w:r>
      </w:ins>
      <w:del w:id="92" w:author="Heino, Matti T J" w:date="2018-08-05T23:08:00Z">
        <w:r w:rsidR="00786C9F" w:rsidRPr="00652E1F" w:rsidDel="00652E1F">
          <w:rPr>
            <w:lang w:val="en-US"/>
          </w:rPr>
          <w:delText>[37]</w:delText>
        </w:r>
      </w:del>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93" w:name="_Toc449907547"/>
      <w:r w:rsidRPr="004A447D">
        <w:rPr>
          <w:noProof/>
          <w:lang w:val="en-GB"/>
        </w:rPr>
        <w:t>Outcomes</w:t>
      </w:r>
      <w:bookmarkEnd w:id="93"/>
    </w:p>
    <w:p w14:paraId="171E3926" w14:textId="2B18D993" w:rsidR="00134532" w:rsidRPr="004A447D" w:rsidRDefault="00134532" w:rsidP="009C040A">
      <w:pPr>
        <w:pStyle w:val="Heading3"/>
        <w:rPr>
          <w:noProof/>
          <w:lang w:val="en-GB"/>
        </w:rPr>
      </w:pPr>
      <w:bookmarkStart w:id="94" w:name="_Toc449907548"/>
      <w:r w:rsidRPr="004A447D">
        <w:rPr>
          <w:noProof/>
          <w:lang w:val="en-GB"/>
        </w:rPr>
        <w:t>Primary outcome measures</w:t>
      </w:r>
      <w:bookmarkEnd w:id="94"/>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95" w:name="_Toc449907549"/>
      <w:r w:rsidRPr="004A447D">
        <w:rPr>
          <w:noProof/>
          <w:lang w:val="en-GB"/>
        </w:rPr>
        <w:t>I</w:t>
      </w:r>
      <w:r w:rsidR="00134532" w:rsidRPr="004A447D">
        <w:rPr>
          <w:noProof/>
          <w:lang w:val="en-GB"/>
        </w:rPr>
        <w:t>mplementation</w:t>
      </w:r>
      <w:r w:rsidRPr="004A447D">
        <w:rPr>
          <w:noProof/>
          <w:lang w:val="en-GB"/>
        </w:rPr>
        <w:t xml:space="preserve"> assessment measures</w:t>
      </w:r>
      <w:bookmarkEnd w:id="95"/>
    </w:p>
    <w:p w14:paraId="766045E3" w14:textId="3E53F63B"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w:t>
      </w:r>
      <w:del w:id="96" w:author="Heino, Matti T J" w:date="2018-08-08T15:44:00Z">
        <w:r w:rsidR="002A4C38" w:rsidRPr="004A447D" w:rsidDel="00BD0BF4">
          <w:rPr>
            <w:noProof/>
            <w:lang w:val="en-GB"/>
          </w:rPr>
          <w:delText>3</w:delText>
        </w:r>
      </w:del>
      <w:ins w:id="97" w:author="Heino, Matti T J" w:date="2018-08-08T15:44:00Z">
        <w:r w:rsidR="00BD0BF4">
          <w:rPr>
            <w:noProof/>
            <w:lang w:val="en-GB"/>
          </w:rPr>
          <w:t>2</w:t>
        </w:r>
      </w:ins>
      <w:ins w:id="98" w:author="Heino, Matti T J" w:date="2018-08-01T14:25:00Z">
        <w:r w:rsidR="00DB4831">
          <w:rPr>
            <w:noProof/>
            <w:lang w:val="en-GB"/>
          </w:rPr>
          <w:t xml:space="preserve">; translation in Appendix </w:t>
        </w:r>
        <w:r w:rsidR="00BD0BF4">
          <w:rPr>
            <w:noProof/>
            <w:lang w:val="en-GB"/>
          </w:rPr>
          <w:t>3</w:t>
        </w:r>
      </w:ins>
      <w:r w:rsidR="002A4C38" w:rsidRPr="004A447D">
        <w:rPr>
          <w:noProof/>
          <w:lang w:val="en-GB"/>
        </w:rPr>
        <w:t xml:space="preserve">)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ins w:id="99" w:author="Heino, Matti T J" w:date="2018-08-01T14:08:00Z">
        <w:r w:rsidR="00F9713C">
          <w:rPr>
            <w:noProof/>
            <w:lang w:val="en-GB"/>
          </w:rPr>
          <w:t xml:space="preserve"> </w:t>
        </w:r>
      </w:ins>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lastRenderedPageBreak/>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100" w:name="_Toc449907550"/>
      <w:r w:rsidRPr="004A447D">
        <w:rPr>
          <w:noProof/>
          <w:lang w:val="en-GB"/>
        </w:rPr>
        <w:t>Statistical analyses</w:t>
      </w:r>
      <w:bookmarkEnd w:id="100"/>
    </w:p>
    <w:p w14:paraId="1A26541C" w14:textId="60258680"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ins w:id="101" w:author="Heino, Matti T J" w:date="2018-08-05T23:08:00Z">
        <w:r w:rsidR="00652E1F">
          <w:rPr>
            <w:noProof/>
            <w:lang w:val="en-GB"/>
          </w:rPr>
          <w:instrText xml:space="preserve"> ADDIN ZOTERO_ITEM CSL_CITATION {"citationID":"21ebc7ok6q","properties":{"formattedCitation":"[41, 42]","plainCitation":"[41, 42]"},"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ins>
      <w:del w:id="102" w:author="Heino, Matti T J" w:date="2018-08-05T23:07:00Z">
        <w:r w:rsidR="000C6DC3" w:rsidDel="00652E1F">
          <w:rPr>
            <w:noProof/>
            <w:lang w:val="en-GB"/>
          </w:rPr>
          <w:delInstrText xml:space="preserve"> ADDIN ZOTERO_ITEM CSL_CITATION {"citationID":"21ebc7ok6q","properties":{"formattedCitation":"[38, 39]","plainCitation":"[38, 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delInstrText>
        </w:r>
      </w:del>
      <w:r w:rsidRPr="004A447D">
        <w:rPr>
          <w:noProof/>
          <w:lang w:val="en-GB"/>
        </w:rPr>
        <w:fldChar w:fldCharType="separate"/>
      </w:r>
      <w:ins w:id="103" w:author="Heino, Matti T J" w:date="2018-08-05T23:08:00Z">
        <w:r w:rsidR="00652E1F" w:rsidRPr="00652E1F">
          <w:rPr>
            <w:lang w:val="en-US"/>
          </w:rPr>
          <w:t>[41, 42]</w:t>
        </w:r>
      </w:ins>
      <w:del w:id="104" w:author="Heino, Matti T J" w:date="2018-08-05T23:08:00Z">
        <w:r w:rsidR="000C6DC3" w:rsidRPr="00652E1F" w:rsidDel="00652E1F">
          <w:rPr>
            <w:lang w:val="en-US"/>
          </w:rPr>
          <w:delText>[38, 39]</w:delText>
        </w:r>
      </w:del>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ins w:id="105" w:author="Heino, Matti T J" w:date="2018-08-05T23:08:00Z">
        <w:r w:rsidR="00652E1F">
          <w:rPr>
            <w:noProof/>
            <w:lang w:val="en-GB"/>
          </w:rPr>
          <w:instrText xml:space="preserve"> ADDIN ZOTERO_ITEM CSL_CITATION {"citationID":"1n98aut44e","properties":{"formattedCitation":"[43]","plainCitation":"[43]"},"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ins>
      <w:del w:id="106" w:author="Heino, Matti T J" w:date="2018-08-05T23:07:00Z">
        <w:r w:rsidR="00786C9F" w:rsidDel="00652E1F">
          <w:rPr>
            <w:noProof/>
            <w:lang w:val="en-GB"/>
          </w:rPr>
          <w:del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delInstrText>
        </w:r>
      </w:del>
      <w:r w:rsidR="006572A1" w:rsidRPr="004A447D">
        <w:rPr>
          <w:noProof/>
          <w:lang w:val="en-GB"/>
        </w:rPr>
        <w:fldChar w:fldCharType="separate"/>
      </w:r>
      <w:ins w:id="107" w:author="Heino, Matti T J" w:date="2018-08-05T23:08:00Z">
        <w:r w:rsidR="00652E1F" w:rsidRPr="00652E1F">
          <w:rPr>
            <w:lang w:val="en-US"/>
          </w:rPr>
          <w:t>[43]</w:t>
        </w:r>
      </w:ins>
      <w:del w:id="108" w:author="Heino, Matti T J" w:date="2018-08-05T23:08:00Z">
        <w:r w:rsidR="00786C9F" w:rsidRPr="00652E1F" w:rsidDel="00652E1F">
          <w:rPr>
            <w:lang w:val="en-US"/>
          </w:rPr>
          <w:delText>[40]</w:delText>
        </w:r>
      </w:del>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ins w:id="109" w:author="Heino, Matti T J" w:date="2018-08-05T23:08:00Z">
        <w:r w:rsidR="00652E1F">
          <w:rPr>
            <w:noProof/>
            <w:lang w:val="en-GB"/>
          </w:rPr>
          <w:instrText xml:space="preserve"> ADDIN ZOTERO_ITEM CSL_CITATION {"citationID":"2qct00s99n","properties":{"formattedCitation":"[44]","plainCitation":"[44]"},"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ins>
      <w:del w:id="110" w:author="Heino, Matti T J" w:date="2018-08-05T23:07:00Z">
        <w:r w:rsidR="00786C9F" w:rsidDel="00652E1F">
          <w:rPr>
            <w:noProof/>
            <w:lang w:val="en-GB"/>
          </w:rPr>
          <w:del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delInstrText>
        </w:r>
      </w:del>
      <w:r w:rsidR="001A3902" w:rsidRPr="00C71CDE">
        <w:rPr>
          <w:noProof/>
          <w:lang w:val="en-GB"/>
        </w:rPr>
        <w:fldChar w:fldCharType="separate"/>
      </w:r>
      <w:ins w:id="111" w:author="Heino, Matti T J" w:date="2018-08-05T23:08:00Z">
        <w:r w:rsidR="00652E1F" w:rsidRPr="00652E1F">
          <w:rPr>
            <w:lang w:val="en-US"/>
          </w:rPr>
          <w:t>[44]</w:t>
        </w:r>
      </w:ins>
      <w:del w:id="112" w:author="Heino, Matti T J" w:date="2018-08-05T23:08:00Z">
        <w:r w:rsidR="00786C9F" w:rsidRPr="00652E1F" w:rsidDel="00652E1F">
          <w:rPr>
            <w:lang w:val="en-US"/>
          </w:rPr>
          <w:delText>[41]</w:delText>
        </w:r>
      </w:del>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Distributions between 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43862220"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ins w:id="113" w:author="Heino, Matti T J" w:date="2018-08-05T23:08:00Z">
        <w:r w:rsidR="00652E1F">
          <w:rPr>
            <w:noProof/>
            <w:lang w:val="en-GB"/>
          </w:rPr>
          <w:instrText xml:space="preserve"> ADDIN ZOTERO_ITEM CSL_CITATION {"citationID":"121fl70kpe","properties":{"formattedCitation":"[45]","plainCitation":"[45]"},"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ins>
      <w:del w:id="114" w:author="Heino, Matti T J" w:date="2018-08-05T23:07:00Z">
        <w:r w:rsidR="00786C9F" w:rsidDel="00652E1F">
          <w:rPr>
            <w:noProof/>
            <w:lang w:val="en-GB"/>
          </w:rPr>
          <w:del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delInstrText>
        </w:r>
      </w:del>
      <w:r w:rsidR="0096028E" w:rsidRPr="004A447D">
        <w:rPr>
          <w:noProof/>
          <w:lang w:val="en-GB"/>
        </w:rPr>
        <w:fldChar w:fldCharType="separate"/>
      </w:r>
      <w:ins w:id="115" w:author="Heino, Matti T J" w:date="2018-08-05T23:08:00Z">
        <w:r w:rsidR="00652E1F" w:rsidRPr="00652E1F">
          <w:rPr>
            <w:lang w:val="en-US"/>
          </w:rPr>
          <w:t>[45]</w:t>
        </w:r>
      </w:ins>
      <w:del w:id="116" w:author="Heino, Matti T J" w:date="2018-08-05T23:08:00Z">
        <w:r w:rsidR="00786C9F" w:rsidRPr="00652E1F" w:rsidDel="00652E1F">
          <w:rPr>
            <w:lang w:val="en-US"/>
          </w:rPr>
          <w:delText>[42]</w:delText>
        </w:r>
      </w:del>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ins w:id="117" w:author="Heino, Matti T J" w:date="2018-08-05T23:08:00Z">
        <w:r w:rsidR="00652E1F">
          <w:rPr>
            <w:noProof/>
            <w:lang w:val="en-GB"/>
          </w:rPr>
          <w:instrText xml:space="preserve"> ADDIN ZOTERO_ITEM CSL_CITATION {"citationID":"2o6go9a2rd","properties":{"formattedCitation":"[46]","plainCitation":"[46]"},"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ins>
      <w:del w:id="118" w:author="Heino, Matti T J" w:date="2018-08-05T23:07:00Z">
        <w:r w:rsidR="00786C9F" w:rsidDel="00652E1F">
          <w:rPr>
            <w:noProof/>
            <w:lang w:val="en-GB"/>
          </w:rPr>
          <w:del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delInstrText>
        </w:r>
      </w:del>
      <w:r w:rsidR="00F13391" w:rsidRPr="004A447D">
        <w:rPr>
          <w:noProof/>
          <w:lang w:val="en-GB"/>
        </w:rPr>
        <w:fldChar w:fldCharType="separate"/>
      </w:r>
      <w:ins w:id="119" w:author="Heino, Matti T J" w:date="2018-08-05T23:08:00Z">
        <w:r w:rsidR="00652E1F" w:rsidRPr="00652E1F">
          <w:rPr>
            <w:lang w:val="en-US"/>
          </w:rPr>
          <w:t>[46]</w:t>
        </w:r>
      </w:ins>
      <w:del w:id="120" w:author="Heino, Matti T J" w:date="2018-08-05T23:08:00Z">
        <w:r w:rsidR="00786C9F" w:rsidRPr="00652E1F" w:rsidDel="00652E1F">
          <w:rPr>
            <w:lang w:val="en-US"/>
          </w:rPr>
          <w:delText>[43]</w:delText>
        </w:r>
      </w:del>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1CD8F03" w:rsidR="00385E0C" w:rsidRDefault="003D0D00" w:rsidP="000A03AF">
      <w:pPr>
        <w:rPr>
          <w:noProof/>
          <w:lang w:val="en-GB"/>
        </w:rPr>
      </w:pPr>
      <w:r w:rsidRPr="004A447D">
        <w:rPr>
          <w:noProof/>
          <w:lang w:val="en-GB"/>
        </w:rPr>
        <w:lastRenderedPageBreak/>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ins w:id="121" w:author="Heino, Matti T J" w:date="2018-08-05T23:08:00Z">
        <w:r w:rsidR="00652E1F">
          <w:rPr>
            <w:noProof/>
            <w:lang w:val="en-GB"/>
          </w:rPr>
          <w:instrText xml:space="preserve"> ADDIN ZOTERO_ITEM CSL_CITATION {"citationID":"mg60iekck","properties":{"formattedCitation":"[47]","plainCitation":"[47]"},"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ins>
      <w:del w:id="122" w:author="Heino, Matti T J" w:date="2018-08-05T23:07:00Z">
        <w:r w:rsidR="00786C9F" w:rsidDel="00652E1F">
          <w:rPr>
            <w:noProof/>
            <w:lang w:val="en-GB"/>
          </w:rPr>
          <w:del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delInstrText>
        </w:r>
      </w:del>
      <w:r w:rsidR="00F13391" w:rsidRPr="004A447D">
        <w:rPr>
          <w:noProof/>
          <w:lang w:val="en-GB"/>
        </w:rPr>
        <w:fldChar w:fldCharType="separate"/>
      </w:r>
      <w:ins w:id="123" w:author="Heino, Matti T J" w:date="2018-08-05T23:08:00Z">
        <w:r w:rsidR="00652E1F" w:rsidRPr="00652E1F">
          <w:rPr>
            <w:lang w:val="en-US"/>
          </w:rPr>
          <w:t>[47]</w:t>
        </w:r>
      </w:ins>
      <w:del w:id="124" w:author="Heino, Matti T J" w:date="2018-08-05T23:08:00Z">
        <w:r w:rsidR="00786C9F" w:rsidRPr="00652E1F" w:rsidDel="00652E1F">
          <w:rPr>
            <w:lang w:val="en-US"/>
          </w:rPr>
          <w:delText>[44]</w:delText>
        </w:r>
      </w:del>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37DA8ADA"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ins w:id="125" w:author="Heino, Matti T J" w:date="2018-08-05T23:08:00Z">
        <w:r w:rsidR="00652E1F">
          <w:rPr>
            <w:noProof/>
            <w:lang w:val="en-GB"/>
          </w:rPr>
          <w:instrText xml:space="preserve"> ADDIN ZOTERO_ITEM CSL_CITATION {"citationID":"zo6TpyR8","properties":{"formattedCitation":"[44]","plainCitation":"[44]"},"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ins>
      <w:del w:id="126" w:author="Heino, Matti T J" w:date="2018-08-05T23:07:00Z">
        <w:r w:rsidR="00786C9F" w:rsidDel="00652E1F">
          <w:rPr>
            <w:noProof/>
            <w:lang w:val="en-GB"/>
          </w:rPr>
          <w:del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delInstrText>
        </w:r>
      </w:del>
      <w:r w:rsidR="00F1515C" w:rsidRPr="00C71CDE">
        <w:rPr>
          <w:noProof/>
          <w:lang w:val="en-GB"/>
        </w:rPr>
        <w:fldChar w:fldCharType="separate"/>
      </w:r>
      <w:ins w:id="127" w:author="Heino, Matti T J" w:date="2018-08-05T23:08:00Z">
        <w:r w:rsidR="00652E1F" w:rsidRPr="00652E1F">
          <w:rPr>
            <w:lang w:val="en-US"/>
          </w:rPr>
          <w:t>[44]</w:t>
        </w:r>
      </w:ins>
      <w:del w:id="128" w:author="Heino, Matti T J" w:date="2018-08-05T23:08:00Z">
        <w:r w:rsidR="00786C9F" w:rsidRPr="00652E1F" w:rsidDel="00652E1F">
          <w:rPr>
            <w:lang w:val="en-US"/>
          </w:rPr>
          <w:delText>[41]</w:delText>
        </w:r>
      </w:del>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ins w:id="129" w:author="Heino, Matti T J" w:date="2018-08-05T23:08:00Z">
        <w:r w:rsidR="00652E1F">
          <w:rPr>
            <w:lang w:val="en-US"/>
          </w:rPr>
          <w:instrText xml:space="preserve"> ADDIN ZOTERO_ITEM CSL_CITATION {"citationID":"6mJxdIT7","properties":{"formattedCitation":"[48, 49]","plainCitation":"[48, 49]"},"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ins>
      <w:del w:id="130" w:author="Heino, Matti T J" w:date="2018-08-05T23:07:00Z">
        <w:r w:rsidR="000C6DC3" w:rsidDel="00652E1F">
          <w:rPr>
            <w:lang w:val="en-US"/>
          </w:rPr>
          <w:delInstrText xml:space="preserve"> ADDIN ZOTERO_ITEM CSL_CITATION {"citationID":"6mJxdIT7","properties":{"formattedCitation":"[45, 46]","plainCitation":"[45, 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delInstrText>
        </w:r>
      </w:del>
      <w:r w:rsidR="0081645C">
        <w:rPr>
          <w:noProof/>
        </w:rPr>
        <w:fldChar w:fldCharType="separate"/>
      </w:r>
      <w:ins w:id="131" w:author="Heino, Matti T J" w:date="2018-08-05T23:08:00Z">
        <w:r w:rsidR="00652E1F" w:rsidRPr="00652E1F">
          <w:rPr>
            <w:lang w:val="en-US"/>
          </w:rPr>
          <w:t>[48, 49]</w:t>
        </w:r>
      </w:ins>
      <w:del w:id="132" w:author="Heino, Matti T J" w:date="2018-08-05T23:08:00Z">
        <w:r w:rsidR="000C6DC3" w:rsidRPr="00652E1F" w:rsidDel="00652E1F">
          <w:rPr>
            <w:lang w:val="en-US"/>
          </w:rPr>
          <w:delText>[45, 46]</w:delText>
        </w:r>
      </w:del>
      <w:r w:rsidR="0081645C">
        <w:rPr>
          <w:noProof/>
        </w:rPr>
        <w:fldChar w:fldCharType="end"/>
      </w:r>
      <w:r w:rsidRPr="003A5503">
        <w:rPr>
          <w:lang w:val="en-US"/>
        </w:rPr>
        <w:t xml:space="preserve">. </w:t>
      </w:r>
    </w:p>
    <w:p w14:paraId="044A0ECE" w14:textId="4E30A173"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ins w:id="133" w:author="Heino, Matti T J" w:date="2018-08-05T23:08:00Z">
        <w:r w:rsidR="00652E1F">
          <w:rPr>
            <w:noProof/>
            <w:lang w:val="en-GB"/>
          </w:rPr>
          <w:instrText xml:space="preserve"> ADDIN ZOTERO_ITEM CSL_CITATION {"citationID":"t5q1a748l","properties":{"formattedCitation":"{\\rtf [50\\uc0\\u8211{}52]}","plainCitation":"[50–52]"},"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ins>
      <w:del w:id="134" w:author="Heino, Matti T J" w:date="2018-08-05T23:07:00Z">
        <w:r w:rsidR="00786C9F" w:rsidDel="00652E1F">
          <w:rPr>
            <w:noProof/>
            <w:lang w:val="en-GB"/>
          </w:rPr>
          <w:del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delInstrText>
        </w:r>
      </w:del>
      <w:r w:rsidR="00BC63B3">
        <w:rPr>
          <w:noProof/>
          <w:lang w:val="en-GB"/>
        </w:rPr>
        <w:fldChar w:fldCharType="separate"/>
      </w:r>
      <w:ins w:id="135" w:author="Heino, Matti T J" w:date="2018-08-05T23:08:00Z">
        <w:r w:rsidR="00652E1F" w:rsidRPr="00652E1F">
          <w:rPr>
            <w:szCs w:val="24"/>
            <w:lang w:val="en-US"/>
          </w:rPr>
          <w:t>[50–52]</w:t>
        </w:r>
      </w:ins>
      <w:del w:id="136" w:author="Heino, Matti T J" w:date="2018-08-05T23:07:00Z">
        <w:r w:rsidR="00786C9F" w:rsidRPr="00786C9F" w:rsidDel="00652E1F">
          <w:rPr>
            <w:szCs w:val="24"/>
            <w:lang w:val="en-US"/>
          </w:rPr>
          <w:delText>[47–49]</w:delText>
        </w:r>
      </w:del>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ins w:id="137" w:author="Heino, Matti T J" w:date="2018-08-05T23:08:00Z">
        <w:r w:rsidR="00652E1F">
          <w:rPr>
            <w:noProof/>
            <w:lang w:val="en-GB"/>
          </w:rPr>
          <w:instrText xml:space="preserve"> ADDIN ZOTERO_ITEM CSL_CITATION {"citationID":"2h4gnbkva3","properties":{"formattedCitation":"[53]","plainCitation":"[53]"},"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ins>
      <w:del w:id="138" w:author="Heino, Matti T J" w:date="2018-08-05T23:07:00Z">
        <w:r w:rsidR="00786C9F" w:rsidDel="00652E1F">
          <w:rPr>
            <w:noProof/>
            <w:lang w:val="en-GB"/>
          </w:rPr>
          <w:del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delInstrText>
        </w:r>
      </w:del>
      <w:r w:rsidR="00D42A54">
        <w:rPr>
          <w:noProof/>
          <w:lang w:val="en-GB"/>
        </w:rPr>
        <w:fldChar w:fldCharType="separate"/>
      </w:r>
      <w:ins w:id="139" w:author="Heino, Matti T J" w:date="2018-08-05T23:08:00Z">
        <w:r w:rsidR="00652E1F" w:rsidRPr="00652E1F">
          <w:rPr>
            <w:lang w:val="en-US"/>
          </w:rPr>
          <w:t>[53]</w:t>
        </w:r>
      </w:ins>
      <w:del w:id="140" w:author="Heino, Matti T J" w:date="2018-08-05T23:08:00Z">
        <w:r w:rsidR="00786C9F" w:rsidRPr="00652E1F" w:rsidDel="00652E1F">
          <w:rPr>
            <w:lang w:val="en-US"/>
          </w:rPr>
          <w:delText>[50]</w:delText>
        </w:r>
      </w:del>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ins w:id="141" w:author="Heino, Matti T J" w:date="2018-08-05T23:08:00Z">
        <w:r w:rsidR="00652E1F">
          <w:rPr>
            <w:lang w:val="en-US"/>
          </w:rPr>
          <w:instrText xml:space="preserve"> ADDIN ZOTERO_ITEM CSL_CITATION {"citationID":"64hoor6fa","properties":{"formattedCitation":"[54]","plainCitation":"[54]"},"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ins>
      <w:del w:id="142" w:author="Heino, Matti T J" w:date="2018-08-05T23:07:00Z">
        <w:r w:rsidR="00786C9F" w:rsidDel="00652E1F">
          <w:rPr>
            <w:lang w:val="en-US"/>
          </w:rPr>
          <w:del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delInstrText>
        </w:r>
      </w:del>
      <w:r w:rsidR="000839A4">
        <w:fldChar w:fldCharType="separate"/>
      </w:r>
      <w:ins w:id="143" w:author="Heino, Matti T J" w:date="2018-08-05T23:08:00Z">
        <w:r w:rsidR="00652E1F" w:rsidRPr="00652E1F">
          <w:rPr>
            <w:lang w:val="en-US"/>
          </w:rPr>
          <w:t>[54]</w:t>
        </w:r>
      </w:ins>
      <w:del w:id="144" w:author="Heino, Matti T J" w:date="2018-08-05T23:08:00Z">
        <w:r w:rsidR="00786C9F" w:rsidRPr="00652E1F" w:rsidDel="00652E1F">
          <w:rPr>
            <w:lang w:val="en-US"/>
          </w:rPr>
          <w:delText>[51]</w:delText>
        </w:r>
      </w:del>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ins w:id="145" w:author="Heino, Matti T J" w:date="2018-08-05T23:08:00Z">
        <w:r w:rsidR="00652E1F">
          <w:rPr>
            <w:lang w:val="en-US"/>
          </w:rPr>
          <w:instrText xml:space="preserve"> ADDIN ZOTERO_ITEM CSL_CITATION {"citationID":"1e7liia94i","properties":{"formattedCitation":"[55]","plainCitation":"[55]"},"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ins>
      <w:del w:id="146" w:author="Heino, Matti T J" w:date="2018-08-05T23:07:00Z">
        <w:r w:rsidR="00786C9F" w:rsidDel="00652E1F">
          <w:rPr>
            <w:lang w:val="en-US"/>
          </w:rPr>
          <w:del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delInstrText>
        </w:r>
      </w:del>
      <w:r w:rsidR="005F2258">
        <w:fldChar w:fldCharType="separate"/>
      </w:r>
      <w:ins w:id="147" w:author="Heino, Matti T J" w:date="2018-08-05T23:08:00Z">
        <w:r w:rsidR="00652E1F" w:rsidRPr="00652E1F">
          <w:rPr>
            <w:lang w:val="en-US"/>
          </w:rPr>
          <w:t>[55]</w:t>
        </w:r>
      </w:ins>
      <w:del w:id="148" w:author="Heino, Matti T J" w:date="2018-08-05T23:08:00Z">
        <w:r w:rsidR="00786C9F" w:rsidRPr="00652E1F" w:rsidDel="00652E1F">
          <w:rPr>
            <w:lang w:val="en-US"/>
          </w:rPr>
          <w:delText>[52]</w:delText>
        </w:r>
      </w:del>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6C48E9B7" w:rsidR="002F035D" w:rsidRPr="002F035D" w:rsidRDefault="002F035D" w:rsidP="008B7809">
      <w:pPr>
        <w:rPr>
          <w:b/>
          <w:noProof/>
          <w:lang w:val="en-GB"/>
        </w:rPr>
      </w:pPr>
      <w:r w:rsidRPr="002F035D">
        <w:rPr>
          <w:b/>
          <w:noProof/>
          <w:lang w:val="en-GB"/>
        </w:rPr>
        <w:lastRenderedPageBreak/>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ins w:id="149" w:author="Heino, Matti T J" w:date="2018-08-05T23:08:00Z">
        <w:r w:rsidR="00652E1F">
          <w:rPr>
            <w:noProof/>
            <w:lang w:val="en-GB"/>
          </w:rPr>
          <w:instrText xml:space="preserve"> ADDIN ZOTERO_ITEM CSL_CITATION {"citationID":"yLCfSMDx","properties":{"formattedCitation":"[56]","plainCitation":"[56]"},"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ins>
      <w:del w:id="150" w:author="Heino, Matti T J" w:date="2018-08-05T23:07:00Z">
        <w:r w:rsidR="00786C9F" w:rsidDel="00652E1F">
          <w:rPr>
            <w:noProof/>
            <w:lang w:val="en-GB"/>
          </w:rPr>
          <w:del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delInstrText>
        </w:r>
      </w:del>
      <w:r>
        <w:rPr>
          <w:noProof/>
          <w:lang w:val="en-GB"/>
        </w:rPr>
        <w:fldChar w:fldCharType="separate"/>
      </w:r>
      <w:ins w:id="151" w:author="Heino, Matti T J" w:date="2018-08-05T23:08:00Z">
        <w:r w:rsidR="00652E1F" w:rsidRPr="00652E1F">
          <w:rPr>
            <w:lang w:val="en-US"/>
          </w:rPr>
          <w:t>[56]</w:t>
        </w:r>
      </w:ins>
      <w:del w:id="152" w:author="Heino, Matti T J" w:date="2018-08-05T23:08:00Z">
        <w:r w:rsidR="00786C9F" w:rsidRPr="00652E1F" w:rsidDel="00652E1F">
          <w:rPr>
            <w:lang w:val="en-US"/>
          </w:rPr>
          <w:delText>[53]</w:delText>
        </w:r>
      </w:del>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ins w:id="153" w:author="Heino, Matti T J" w:date="2018-08-05T23:08:00Z">
        <w:r w:rsidR="00652E1F">
          <w:rPr>
            <w:noProof/>
            <w:lang w:val="en-GB"/>
          </w:rPr>
          <w:instrText xml:space="preserve"> ADDIN ZOTERO_ITEM CSL_CITATION {"citationID":"2j5girsp1","properties":{"formattedCitation":"[57]","plainCitation":"[57]"},"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ins>
      <w:del w:id="154" w:author="Heino, Matti T J" w:date="2018-08-05T23:07:00Z">
        <w:r w:rsidR="00786C9F" w:rsidDel="00652E1F">
          <w:rPr>
            <w:noProof/>
            <w:lang w:val="en-GB"/>
          </w:rPr>
          <w:del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delInstrText>
        </w:r>
      </w:del>
      <w:r w:rsidR="00D42A54">
        <w:rPr>
          <w:noProof/>
          <w:lang w:val="en-GB"/>
        </w:rPr>
        <w:fldChar w:fldCharType="separate"/>
      </w:r>
      <w:ins w:id="155" w:author="Heino, Matti T J" w:date="2018-08-05T23:08:00Z">
        <w:r w:rsidR="00652E1F" w:rsidRPr="00652E1F">
          <w:rPr>
            <w:lang w:val="en-US"/>
          </w:rPr>
          <w:t>[57]</w:t>
        </w:r>
      </w:ins>
      <w:del w:id="156" w:author="Heino, Matti T J" w:date="2018-08-05T23:08:00Z">
        <w:r w:rsidR="00786C9F" w:rsidRPr="00652E1F" w:rsidDel="00652E1F">
          <w:rPr>
            <w:lang w:val="en-US"/>
          </w:rPr>
          <w:delText>[54]</w:delText>
        </w:r>
      </w:del>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For our purposes, we decided to consider effect sizes between -0.3 and 0.3 as equivalent to 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3DDD3A20" w:rsidR="00D40472" w:rsidRDefault="00480F04" w:rsidP="00D40472">
      <w:pPr>
        <w:rPr>
          <w:noProof/>
          <w:lang w:val="en-GB"/>
        </w:rPr>
      </w:pPr>
      <w:bookmarkStart w:id="157"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ins w:id="158" w:author="Heino, Matti T J" w:date="2018-08-05T23:08:00Z">
        <w:r w:rsidR="00652E1F">
          <w:rPr>
            <w:noProof/>
            <w:lang w:val="en-GB"/>
          </w:rPr>
          <w:instrText xml:space="preserve"> ADDIN ZOTERO_ITEM CSL_CITATION {"citationID":"a1odkjpv56s","properties":{"formattedCitation":"[58]","plainCitation":"[58]"},"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ins>
      <w:del w:id="159" w:author="Heino, Matti T J" w:date="2018-08-05T23:07:00Z">
        <w:r w:rsidR="00786C9F" w:rsidDel="00652E1F">
          <w:rPr>
            <w:noProof/>
            <w:lang w:val="en-GB"/>
          </w:rPr>
          <w:del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delInstrText>
        </w:r>
      </w:del>
      <w:r>
        <w:rPr>
          <w:noProof/>
          <w:lang w:val="en-GB"/>
        </w:rPr>
        <w:fldChar w:fldCharType="separate"/>
      </w:r>
      <w:ins w:id="160" w:author="Heino, Matti T J" w:date="2018-08-05T23:08:00Z">
        <w:r w:rsidR="00652E1F" w:rsidRPr="00652E1F">
          <w:t>[58]</w:t>
        </w:r>
      </w:ins>
      <w:del w:id="161" w:author="Heino, Matti T J" w:date="2018-08-05T23:08:00Z">
        <w:r w:rsidR="00786C9F" w:rsidRPr="00652E1F" w:rsidDel="00652E1F">
          <w:delText>[55]</w:delText>
        </w:r>
      </w:del>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157"/>
      <w:r w:rsidR="007812F3" w:rsidRPr="004A447D">
        <w:rPr>
          <w:noProof/>
          <w:lang w:val="en-GB"/>
        </w:rPr>
        <w:t xml:space="preserve"> </w:t>
      </w:r>
      <w:r w:rsidR="00852D38">
        <w:rPr>
          <w:noProof/>
          <w:lang w:val="en-GB"/>
        </w:rPr>
        <w:fldChar w:fldCharType="begin"/>
      </w:r>
      <w:ins w:id="162" w:author="Heino, Matti T J" w:date="2018-08-05T23:08:00Z">
        <w:r w:rsidR="00652E1F">
          <w:rPr>
            <w:noProof/>
            <w:lang w:val="en-GB"/>
          </w:rPr>
          <w:instrText xml:space="preserve"> ADDIN ZOTERO_ITEM CSL_CITATION {"citationID":"a1ss559gt46","properties":{"formattedCitation":"[59]","plainCitation":"[59]"},"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ins>
      <w:del w:id="163" w:author="Heino, Matti T J" w:date="2018-08-05T23:07:00Z">
        <w:r w:rsidR="00786C9F" w:rsidDel="00652E1F">
          <w:rPr>
            <w:noProof/>
            <w:lang w:val="en-GB"/>
          </w:rPr>
          <w:del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delInstrText>
        </w:r>
      </w:del>
      <w:r w:rsidR="00852D38">
        <w:rPr>
          <w:noProof/>
          <w:lang w:val="en-GB"/>
        </w:rPr>
        <w:fldChar w:fldCharType="separate"/>
      </w:r>
      <w:ins w:id="164" w:author="Heino, Matti T J" w:date="2018-08-05T23:08:00Z">
        <w:r w:rsidR="00652E1F" w:rsidRPr="00652E1F">
          <w:rPr>
            <w:lang w:val="en-US"/>
          </w:rPr>
          <w:t>[59]</w:t>
        </w:r>
      </w:ins>
      <w:del w:id="165" w:author="Heino, Matti T J" w:date="2018-08-05T23:08:00Z">
        <w:r w:rsidR="00786C9F" w:rsidRPr="00652E1F" w:rsidDel="00652E1F">
          <w:rPr>
            <w:lang w:val="en-US"/>
          </w:rPr>
          <w:delText>[56]</w:delText>
        </w:r>
      </w:del>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xml:space="preserve">. In brief; our design </w:t>
      </w:r>
      <w:r w:rsidR="00852D38">
        <w:rPr>
          <w:noProof/>
          <w:lang w:val="en-GB"/>
        </w:rPr>
        <w:lastRenderedPageBreak/>
        <w:t>was relatively well-equipped to handle medium-sized effects, but is subject to considerable bias under small effects.</w:t>
      </w:r>
      <w:bookmarkStart w:id="166" w:name="_Toc449907557"/>
    </w:p>
    <w:p w14:paraId="635B7909" w14:textId="74EE45DD" w:rsidR="006D410E" w:rsidRPr="004A447D" w:rsidRDefault="006D410E" w:rsidP="00D40472">
      <w:pPr>
        <w:pStyle w:val="Heading1"/>
      </w:pPr>
      <w:r w:rsidRPr="004A447D">
        <w:t>Results</w:t>
      </w:r>
      <w:bookmarkEnd w:id="166"/>
    </w:p>
    <w:p w14:paraId="6DB4B00B" w14:textId="2BA7B85B" w:rsidR="00B21A09" w:rsidRDefault="00B21A09" w:rsidP="009C040A">
      <w:pPr>
        <w:pStyle w:val="Heading2"/>
        <w:rPr>
          <w:noProof/>
          <w:lang w:val="en-GB"/>
        </w:rPr>
      </w:pPr>
      <w:bookmarkStart w:id="167" w:name="_Toc449907558"/>
      <w:r>
        <w:rPr>
          <w:noProof/>
          <w:lang w:val="en-GB"/>
        </w:rPr>
        <w:t>Descriptive data</w:t>
      </w:r>
    </w:p>
    <w:p w14:paraId="60D23F3A" w14:textId="6B633450" w:rsidR="008C67BF" w:rsidRPr="004A447D" w:rsidRDefault="00CE32E7" w:rsidP="007250CF">
      <w:pPr>
        <w:rPr>
          <w:noProof/>
          <w:lang w:val="en-GB"/>
        </w:rPr>
      </w:pPr>
      <w:r>
        <w:rPr>
          <w:noProof/>
          <w:lang w:val="en-GB"/>
        </w:rPr>
        <w:t xml:space="preserve">A </w:t>
      </w:r>
      <w:bookmarkEnd w:id="167"/>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del w:id="168" w:author="Heino, Matti T J" w:date="2018-08-08T15:44:00Z">
        <w:r w:rsidR="00C6653C" w:rsidRPr="004A447D" w:rsidDel="00BD0BF4">
          <w:rPr>
            <w:noProof/>
            <w:lang w:val="en-GB"/>
          </w:rPr>
          <w:delText>A</w:delText>
        </w:r>
        <w:r w:rsidR="00D16ABE" w:rsidRPr="004A447D" w:rsidDel="00BD0BF4">
          <w:rPr>
            <w:noProof/>
            <w:lang w:val="en-GB"/>
          </w:rPr>
          <w:delText xml:space="preserve">ppendix </w:delText>
        </w:r>
      </w:del>
      <w:ins w:id="169" w:author="Heino, Matti T J" w:date="2018-08-08T15:45:00Z">
        <w:r w:rsidR="00BD0BF4">
          <w:rPr>
            <w:noProof/>
            <w:lang w:val="en-GB"/>
          </w:rPr>
          <w:fldChar w:fldCharType="begin"/>
        </w:r>
        <w:r w:rsidR="00BD0BF4">
          <w:rPr>
            <w:noProof/>
            <w:lang w:val="en-GB"/>
          </w:rPr>
          <w:instrText xml:space="preserve"> REF _Ref521506235 \h </w:instrText>
        </w:r>
      </w:ins>
      <w:r w:rsidR="00BD0BF4">
        <w:rPr>
          <w:noProof/>
          <w:lang w:val="en-GB"/>
        </w:rPr>
      </w:r>
      <w:r w:rsidR="00BD0BF4">
        <w:rPr>
          <w:noProof/>
          <w:lang w:val="en-GB"/>
        </w:rPr>
        <w:fldChar w:fldCharType="separate"/>
      </w:r>
      <w:ins w:id="170" w:author="Heino, Matti T J" w:date="2018-08-08T15:45:00Z">
        <w:r w:rsidR="00BD0BF4" w:rsidRPr="00BD0BF4">
          <w:rPr>
            <w:lang w:val="en-US"/>
          </w:rPr>
          <w:t xml:space="preserve">Figure </w:t>
        </w:r>
        <w:r w:rsidR="00BD0BF4" w:rsidRPr="00BD0BF4">
          <w:rPr>
            <w:noProof/>
            <w:lang w:val="en-US"/>
          </w:rPr>
          <w:t>1</w:t>
        </w:r>
        <w:r w:rsidR="00BD0BF4">
          <w:rPr>
            <w:noProof/>
            <w:lang w:val="en-GB"/>
          </w:rPr>
          <w:fldChar w:fldCharType="end"/>
        </w:r>
      </w:ins>
      <w:del w:id="171" w:author="Heino, Matti T J" w:date="2018-08-08T15:45:00Z">
        <w:r w:rsidR="00C6653C" w:rsidRPr="004A447D" w:rsidDel="00BD0BF4">
          <w:rPr>
            <w:noProof/>
            <w:lang w:val="en-GB"/>
          </w:rPr>
          <w:delText>2</w:delText>
        </w:r>
      </w:del>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172" w:name="_Ref449897319"/>
      <w:bookmarkStart w:id="173"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172"/>
      <w:r w:rsidRPr="004A447D">
        <w:rPr>
          <w:noProof/>
          <w:lang w:val="en-GB"/>
        </w:rPr>
        <w:t>: Sample characteristics.</w:t>
      </w:r>
      <w:bookmarkEnd w:id="173"/>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lastRenderedPageBreak/>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67DE529D" w:rsidR="0023715A" w:rsidRDefault="0023715A" w:rsidP="009C040A">
      <w:pPr>
        <w:pStyle w:val="Heading2"/>
        <w:rPr>
          <w:ins w:id="174" w:author="Heino, Matti T J" w:date="2018-07-31T16:03:00Z"/>
          <w:noProof/>
          <w:lang w:val="en-GB"/>
        </w:rPr>
      </w:pPr>
      <w:bookmarkStart w:id="175" w:name="_Toc449907561"/>
      <w:r w:rsidRPr="004A447D">
        <w:rPr>
          <w:noProof/>
          <w:lang w:val="en-GB"/>
        </w:rPr>
        <w:t>Implementation and process measures</w:t>
      </w:r>
      <w:bookmarkEnd w:id="175"/>
    </w:p>
    <w:p w14:paraId="45016449" w14:textId="1D067FBB" w:rsidR="000F18A9" w:rsidDel="000F18A9" w:rsidRDefault="00072407" w:rsidP="000F18A9">
      <w:pPr>
        <w:rPr>
          <w:del w:id="176" w:author="Heino, Matti T J" w:date="2018-07-31T16:08:00Z"/>
          <w:moveTo w:id="177" w:author="Heino, Matti T J" w:date="2018-07-31T16:07:00Z"/>
          <w:noProof/>
          <w:lang w:val="en-GB"/>
        </w:rPr>
      </w:pPr>
      <w:ins w:id="178" w:author="Heino, Matti T J" w:date="2018-07-31T16:04:00Z">
        <w:r>
          <w:rPr>
            <w:lang w:val="en-GB"/>
          </w:rPr>
          <w:t xml:space="preserve">Manipulation and contamination check, as well as satisfaction with the messages and discussing their content are presented in the supplement. In brief, we did not detect differences across </w:t>
        </w:r>
      </w:ins>
      <w:ins w:id="179" w:author="Heino, Matti T J" w:date="2018-07-31T16:05:00Z">
        <w:r>
          <w:rPr>
            <w:lang w:val="en-GB"/>
          </w:rPr>
          <w:t xml:space="preserve">any </w:t>
        </w:r>
      </w:ins>
      <w:ins w:id="180" w:author="Heino, Matti T J" w:date="2018-07-31T16:04:00Z">
        <w:r>
          <w:rPr>
            <w:lang w:val="en-GB"/>
          </w:rPr>
          <w:t>groups</w:t>
        </w:r>
      </w:ins>
      <w:ins w:id="181" w:author="Heino, Matti T J" w:date="2018-07-31T16:05:00Z">
        <w:r w:rsidR="000F18A9">
          <w:rPr>
            <w:lang w:val="en-GB"/>
          </w:rPr>
          <w:t>,</w:t>
        </w:r>
      </w:ins>
      <w:ins w:id="182" w:author="Heino, Matti T J" w:date="2018-07-31T16:06:00Z">
        <w:r w:rsidR="000F18A9">
          <w:rPr>
            <w:lang w:val="en-GB"/>
          </w:rPr>
          <w:t xml:space="preserve"> with Bay</w:t>
        </w:r>
      </w:ins>
      <w:ins w:id="183" w:author="Heino, Matti T J" w:date="2018-07-31T16:09:00Z">
        <w:r w:rsidR="000F18A9">
          <w:rPr>
            <w:lang w:val="en-GB"/>
          </w:rPr>
          <w:t>e</w:t>
        </w:r>
      </w:ins>
      <w:ins w:id="184" w:author="Heino, Matti T J" w:date="2018-07-31T16:06:00Z">
        <w:r w:rsidR="000F18A9">
          <w:rPr>
            <w:lang w:val="en-GB"/>
          </w:rPr>
          <w:t xml:space="preserve">s Factors indicating </w:t>
        </w:r>
      </w:ins>
      <w:ins w:id="185" w:author="Heino, Matti T J" w:date="2018-07-31T16:07:00Z">
        <w:r w:rsidR="000F18A9">
          <w:rPr>
            <w:lang w:val="en-GB"/>
          </w:rPr>
          <w:t xml:space="preserve">strong </w:t>
        </w:r>
      </w:ins>
      <w:ins w:id="186" w:author="Heino, Matti T J" w:date="2018-07-31T16:06:00Z">
        <w:r w:rsidR="000F18A9">
          <w:rPr>
            <w:lang w:val="en-GB"/>
          </w:rPr>
          <w:t xml:space="preserve">support </w:t>
        </w:r>
      </w:ins>
      <w:ins w:id="187" w:author="Heino, Matti T J" w:date="2018-07-31T16:07:00Z">
        <w:r w:rsidR="000F18A9">
          <w:rPr>
            <w:lang w:val="en-GB"/>
          </w:rPr>
          <w:t>for the null hypotheses.</w:t>
        </w:r>
      </w:ins>
      <w:ins w:id="188" w:author="Heino, Matti T J" w:date="2018-07-31T16:06:00Z">
        <w:r w:rsidR="000F18A9">
          <w:rPr>
            <w:lang w:val="en-GB"/>
          </w:rPr>
          <w:t xml:space="preserve"> </w:t>
        </w:r>
      </w:ins>
      <w:moveToRangeStart w:id="189" w:author="Heino, Matti T J" w:date="2018-07-31T16:07:00Z" w:name="move520816591"/>
      <w:moveTo w:id="190" w:author="Heino, Matti T J" w:date="2018-07-31T16:07:00Z">
        <w:r w:rsidR="000F18A9">
          <w:rPr>
            <w:noProof/>
            <w:lang w:val="en-GB"/>
          </w:rPr>
          <w:t xml:space="preserve">As shown in </w:t>
        </w:r>
        <w:r w:rsidR="000F18A9">
          <w:rPr>
            <w:noProof/>
            <w:lang w:val="en-GB"/>
          </w:rPr>
          <w:fldChar w:fldCharType="begin"/>
        </w:r>
        <w:r w:rsidR="000F18A9">
          <w:rPr>
            <w:noProof/>
            <w:lang w:val="en-GB"/>
          </w:rPr>
          <w:instrText xml:space="preserve"> REF _Ref501370911 \h </w:instrText>
        </w:r>
      </w:moveTo>
      <w:r w:rsidR="000F18A9">
        <w:rPr>
          <w:noProof/>
          <w:lang w:val="en-GB"/>
        </w:rPr>
      </w:r>
      <w:moveTo w:id="191" w:author="Heino, Matti T J" w:date="2018-07-31T16:07:00Z">
        <w:r w:rsidR="000F18A9">
          <w:rPr>
            <w:noProof/>
            <w:lang w:val="en-GB"/>
          </w:rPr>
          <w:fldChar w:fldCharType="separate"/>
        </w:r>
        <w:r w:rsidR="000F18A9" w:rsidRPr="0023479E">
          <w:rPr>
            <w:lang w:val="en-US"/>
          </w:rPr>
          <w:t xml:space="preserve">Figure </w:t>
        </w:r>
        <w:r w:rsidR="000F18A9">
          <w:rPr>
            <w:noProof/>
            <w:lang w:val="en-US"/>
          </w:rPr>
          <w:t>2</w:t>
        </w:r>
        <w:r w:rsidR="000F18A9">
          <w:rPr>
            <w:noProof/>
            <w:lang w:val="en-GB"/>
          </w:rPr>
          <w:fldChar w:fldCharType="end"/>
        </w:r>
        <w:r w:rsidR="000F18A9">
          <w:rPr>
            <w:noProof/>
            <w:lang w:val="en-GB"/>
          </w:rPr>
          <w:t xml:space="preserve">, </w:t>
        </w:r>
        <w:r w:rsidR="000F18A9" w:rsidRPr="004A447D">
          <w:rPr>
            <w:noProof/>
            <w:lang w:val="en-GB"/>
          </w:rPr>
          <w:t xml:space="preserve">74.9% of respondents </w:t>
        </w:r>
        <w:r w:rsidR="000F18A9">
          <w:rPr>
            <w:noProof/>
            <w:lang w:val="en-GB"/>
          </w:rPr>
          <w:t>reported</w:t>
        </w:r>
        <w:r w:rsidR="000F18A9" w:rsidRPr="004A447D">
          <w:rPr>
            <w:noProof/>
            <w:lang w:val="en-GB"/>
          </w:rPr>
          <w:t xml:space="preserve"> </w:t>
        </w:r>
        <w:r w:rsidR="000F18A9">
          <w:rPr>
            <w:noProof/>
            <w:lang w:val="en-GB"/>
          </w:rPr>
          <w:t>having</w:t>
        </w:r>
        <w:r w:rsidR="000F18A9" w:rsidRPr="004A447D">
          <w:rPr>
            <w:noProof/>
            <w:lang w:val="en-GB"/>
          </w:rPr>
          <w:t xml:space="preserve"> </w:t>
        </w:r>
        <w:r w:rsidR="000F18A9">
          <w:rPr>
            <w:noProof/>
            <w:lang w:val="en-GB"/>
          </w:rPr>
          <w:t>opened and read the SMS</w:t>
        </w:r>
        <w:r w:rsidR="000F18A9" w:rsidRPr="004A447D">
          <w:rPr>
            <w:noProof/>
            <w:lang w:val="en-GB"/>
          </w:rPr>
          <w:t xml:space="preserve"> at least four mornings.</w:t>
        </w:r>
      </w:moveTo>
      <w:ins w:id="192" w:author="Heino, Matti T J" w:date="2018-08-10T17:41:00Z">
        <w:r w:rsidR="000B2007">
          <w:rPr>
            <w:noProof/>
            <w:lang w:val="en-GB"/>
          </w:rPr>
          <w:t xml:space="preserve"> </w:t>
        </w:r>
      </w:ins>
    </w:p>
    <w:p w14:paraId="61711B36" w14:textId="13D6BB4E" w:rsidR="000F18A9" w:rsidRPr="004A447D" w:rsidDel="00484625" w:rsidRDefault="000F18A9" w:rsidP="000F18A9">
      <w:pPr>
        <w:rPr>
          <w:del w:id="193" w:author="Heino, Matti T J" w:date="2018-08-06T00:40:00Z"/>
          <w:moveTo w:id="194" w:author="Heino, Matti T J" w:date="2018-07-31T16:07:00Z"/>
          <w:noProof/>
          <w:lang w:val="en-GB" w:eastAsia="zh-CN"/>
        </w:rPr>
      </w:pPr>
      <w:moveTo w:id="195" w:author="Heino, Matti T J" w:date="2018-07-31T16:07:00Z">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Pr>
            <w:noProof/>
            <w:lang w:val="en-GB" w:eastAsia="zh-CN"/>
          </w:rPr>
          <w:fldChar w:fldCharType="begin"/>
        </w:r>
        <w:r>
          <w:rPr>
            <w:noProof/>
            <w:lang w:val="en-GB" w:eastAsia="zh-CN"/>
          </w:rPr>
          <w:instrText xml:space="preserve"> REF _Ref501488703 \h </w:instrText>
        </w:r>
      </w:moveTo>
      <w:r>
        <w:rPr>
          <w:noProof/>
          <w:lang w:val="en-GB" w:eastAsia="zh-CN"/>
        </w:rPr>
      </w:r>
      <w:moveTo w:id="196" w:author="Heino, Matti T J" w:date="2018-07-31T16:07:00Z">
        <w:r>
          <w:rPr>
            <w:noProof/>
            <w:lang w:val="en-GB" w:eastAsia="zh-CN"/>
          </w:rPr>
          <w:fldChar w:fldCharType="separate"/>
        </w:r>
        <w:r w:rsidRPr="0023479E">
          <w:rPr>
            <w:lang w:val="en-US"/>
          </w:rPr>
          <w:t xml:space="preserve">Figure </w:t>
        </w:r>
        <w:r>
          <w:rPr>
            <w:noProof/>
            <w:lang w:val="en-US"/>
          </w:rPr>
          <w:t>3</w:t>
        </w:r>
        <w:r>
          <w:rPr>
            <w:noProof/>
            <w:lang w:val="en-GB" w:eastAsia="zh-CN"/>
          </w:rPr>
          <w:fldChar w:fldCharType="end"/>
        </w:r>
        <w:r>
          <w:rPr>
            <w:noProof/>
            <w:lang w:val="en-GB" w:eastAsia="zh-CN"/>
          </w:rPr>
          <w:t>)</w:t>
        </w:r>
        <w:r w:rsidRPr="004A447D">
          <w:rPr>
            <w:noProof/>
            <w:lang w:val="en-GB" w:eastAsia="zh-CN"/>
          </w:rPr>
          <w:t>.</w:t>
        </w:r>
      </w:moveTo>
    </w:p>
    <w:moveToRangeEnd w:id="189"/>
    <w:p w14:paraId="57145163" w14:textId="01ACBE0E" w:rsidR="00072407" w:rsidRPr="00072407" w:rsidRDefault="00072407" w:rsidP="00072407">
      <w:pPr>
        <w:rPr>
          <w:lang w:val="en-GB"/>
        </w:rPr>
      </w:pPr>
    </w:p>
    <w:p w14:paraId="3B689CAD" w14:textId="29F92A39" w:rsidR="006D410E" w:rsidRPr="004A447D" w:rsidDel="000F18A9" w:rsidRDefault="00C6653C" w:rsidP="009C040A">
      <w:pPr>
        <w:pStyle w:val="Heading3"/>
        <w:rPr>
          <w:del w:id="197" w:author="Heino, Matti T J" w:date="2018-07-31T16:07:00Z"/>
          <w:noProof/>
          <w:lang w:val="en-GB"/>
        </w:rPr>
      </w:pPr>
      <w:bookmarkStart w:id="198" w:name="_Toc449907562"/>
      <w:del w:id="199" w:author="Heino, Matti T J" w:date="2018-07-31T16:07:00Z">
        <w:r w:rsidRPr="004A447D" w:rsidDel="000F18A9">
          <w:rPr>
            <w:noProof/>
            <w:lang w:val="en-GB"/>
          </w:rPr>
          <w:delText>Manipulation and contamination check</w:delText>
        </w:r>
        <w:bookmarkEnd w:id="198"/>
      </w:del>
    </w:p>
    <w:p w14:paraId="7A7EA398" w14:textId="65CE1FA2" w:rsidR="008127E3" w:rsidDel="000F18A9" w:rsidRDefault="00816271" w:rsidP="00DD2A5B">
      <w:pPr>
        <w:rPr>
          <w:del w:id="200" w:author="Heino, Matti T J" w:date="2018-07-31T16:07:00Z"/>
          <w:noProof/>
          <w:lang w:val="en-GB"/>
        </w:rPr>
      </w:pPr>
      <w:del w:id="201" w:author="Heino, Matti T J" w:date="2018-07-31T16:07:00Z">
        <w:r w:rsidRPr="004A447D" w:rsidDel="000F18A9">
          <w:rPr>
            <w:noProof/>
            <w:lang w:val="en-GB"/>
          </w:rPr>
          <w:delText>The distributions in answers to opening and reading the SMS, discussing the messages with peers or being satisfied with the messages did not differ among the reason and succinct groups (χ</w:delText>
        </w:r>
        <w:r w:rsidRPr="004A447D" w:rsidDel="000F18A9">
          <w:rPr>
            <w:noProof/>
            <w:vertAlign w:val="superscript"/>
            <w:lang w:val="en-GB"/>
          </w:rPr>
          <w:delText>2</w:delText>
        </w:r>
        <w:r w:rsidRPr="004A447D" w:rsidDel="000F18A9">
          <w:rPr>
            <w:noProof/>
            <w:lang w:val="en-GB"/>
          </w:rPr>
          <w:delText>(4)=1.356, 2.566 and 3.903 respectively</w:delText>
        </w:r>
        <w:r w:rsidR="00411765" w:rsidRPr="004A447D" w:rsidDel="000F18A9">
          <w:rPr>
            <w:noProof/>
            <w:lang w:val="en-GB"/>
          </w:rPr>
          <w:delText>;</w:delText>
        </w:r>
        <w:r w:rsidRPr="004A447D" w:rsidDel="000F18A9">
          <w:rPr>
            <w:noProof/>
            <w:lang w:val="en-GB"/>
          </w:rPr>
          <w:delText xml:space="preserve"> all p’s &gt; 0.4).</w:delText>
        </w:r>
        <w:r w:rsidR="0023479E" w:rsidDel="000F18A9">
          <w:rPr>
            <w:noProof/>
            <w:lang w:val="en-GB"/>
          </w:rPr>
          <w:delText xml:space="preserve"> All Bayes Factors indicated strong support for the </w:delText>
        </w:r>
        <w:r w:rsidR="008127E3" w:rsidDel="000F18A9">
          <w:rPr>
            <w:noProof/>
            <w:lang w:val="en-GB"/>
          </w:rPr>
          <w:delText>null (see supplement).</w:delText>
        </w:r>
        <w:r w:rsidR="00563DE2" w:rsidRPr="004A447D" w:rsidDel="000F18A9">
          <w:rPr>
            <w:noProof/>
            <w:lang w:val="en-GB"/>
          </w:rPr>
          <w:delText xml:space="preserve"> </w:delText>
        </w:r>
      </w:del>
    </w:p>
    <w:p w14:paraId="5EB2226B" w14:textId="4C6A50B7" w:rsidR="00DD2A5B" w:rsidDel="000F18A9" w:rsidRDefault="00BA128E" w:rsidP="00DD2A5B">
      <w:pPr>
        <w:rPr>
          <w:moveFrom w:id="202" w:author="Heino, Matti T J" w:date="2018-07-31T16:07:00Z"/>
          <w:noProof/>
          <w:lang w:val="en-GB"/>
        </w:rPr>
      </w:pPr>
      <w:moveFromRangeStart w:id="203" w:author="Heino, Matti T J" w:date="2018-07-31T16:07:00Z" w:name="move520816591"/>
      <w:moveFrom w:id="204" w:author="Heino, Matti T J" w:date="2018-07-31T16:07:00Z">
        <w:r w:rsidDel="000F18A9">
          <w:rPr>
            <w:noProof/>
            <w:lang w:val="en-GB"/>
          </w:rPr>
          <w:t>As shown in</w:t>
        </w:r>
        <w:r w:rsidR="0023479E" w:rsidDel="000F18A9">
          <w:rPr>
            <w:noProof/>
            <w:lang w:val="en-GB"/>
          </w:rPr>
          <w:t xml:space="preserve"> </w:t>
        </w:r>
        <w:r w:rsidR="0023479E" w:rsidDel="000F18A9">
          <w:rPr>
            <w:noProof/>
            <w:lang w:val="en-GB"/>
          </w:rPr>
          <w:fldChar w:fldCharType="begin"/>
        </w:r>
        <w:r w:rsidR="0023479E" w:rsidDel="000F18A9">
          <w:rPr>
            <w:noProof/>
            <w:lang w:val="en-GB"/>
          </w:rPr>
          <w:instrText xml:space="preserve"> REF _Ref501370911 \h </w:instrText>
        </w:r>
      </w:moveFrom>
      <w:del w:id="205" w:author="Heino, Matti T J" w:date="2018-07-31T16:07:00Z">
        <w:r w:rsidR="0023479E" w:rsidDel="000F18A9">
          <w:rPr>
            <w:noProof/>
            <w:lang w:val="en-GB"/>
          </w:rPr>
        </w:r>
      </w:del>
      <w:moveFrom w:id="206" w:author="Heino, Matti T J" w:date="2018-07-31T16:07:00Z">
        <w:r w:rsidR="0023479E" w:rsidDel="000F18A9">
          <w:rPr>
            <w:noProof/>
            <w:lang w:val="en-GB"/>
          </w:rPr>
          <w:fldChar w:fldCharType="separate"/>
        </w:r>
        <w:r w:rsidR="00553F4D" w:rsidRPr="0023479E" w:rsidDel="000F18A9">
          <w:rPr>
            <w:lang w:val="en-US"/>
          </w:rPr>
          <w:t xml:space="preserve">Figure </w:t>
        </w:r>
        <w:r w:rsidR="00553F4D" w:rsidDel="000F18A9">
          <w:rPr>
            <w:noProof/>
            <w:lang w:val="en-US"/>
          </w:rPr>
          <w:t>2</w:t>
        </w:r>
        <w:r w:rsidR="0023479E" w:rsidDel="000F18A9">
          <w:rPr>
            <w:noProof/>
            <w:lang w:val="en-GB"/>
          </w:rPr>
          <w:fldChar w:fldCharType="end"/>
        </w:r>
        <w:r w:rsidR="0023479E" w:rsidDel="000F18A9">
          <w:rPr>
            <w:noProof/>
            <w:lang w:val="en-GB"/>
          </w:rPr>
          <w:t>,</w:t>
        </w:r>
        <w:r w:rsidDel="000F18A9">
          <w:rPr>
            <w:noProof/>
            <w:lang w:val="en-GB"/>
          </w:rPr>
          <w:t xml:space="preserve"> </w:t>
        </w:r>
        <w:r w:rsidR="00DD2A5B" w:rsidRPr="004A447D" w:rsidDel="000F18A9">
          <w:rPr>
            <w:noProof/>
            <w:lang w:val="en-GB"/>
          </w:rPr>
          <w:t xml:space="preserve">74.9% of respondents </w:t>
        </w:r>
        <w:r w:rsidR="00DD2A5B" w:rsidDel="000F18A9">
          <w:rPr>
            <w:noProof/>
            <w:lang w:val="en-GB"/>
          </w:rPr>
          <w:t>reported</w:t>
        </w:r>
        <w:r w:rsidR="00DD2A5B" w:rsidRPr="004A447D" w:rsidDel="000F18A9">
          <w:rPr>
            <w:noProof/>
            <w:lang w:val="en-GB"/>
          </w:rPr>
          <w:t xml:space="preserve"> </w:t>
        </w:r>
        <w:r w:rsidDel="000F18A9">
          <w:rPr>
            <w:noProof/>
            <w:lang w:val="en-GB"/>
          </w:rPr>
          <w:t>having</w:t>
        </w:r>
        <w:r w:rsidR="00DD2A5B" w:rsidRPr="004A447D" w:rsidDel="000F18A9">
          <w:rPr>
            <w:noProof/>
            <w:lang w:val="en-GB"/>
          </w:rPr>
          <w:t xml:space="preserve"> </w:t>
        </w:r>
        <w:r w:rsidR="00DD2A5B" w:rsidDel="000F18A9">
          <w:rPr>
            <w:noProof/>
            <w:lang w:val="en-GB"/>
          </w:rPr>
          <w:t>opened and read the SMS</w:t>
        </w:r>
        <w:r w:rsidR="00DD2A5B" w:rsidRPr="004A447D" w:rsidDel="000F18A9">
          <w:rPr>
            <w:noProof/>
            <w:lang w:val="en-GB"/>
          </w:rPr>
          <w:t xml:space="preserve"> at least four mornings.</w:t>
        </w:r>
      </w:moveFrom>
    </w:p>
    <w:p w14:paraId="39346C48" w14:textId="600F6304" w:rsidR="00B50FDD" w:rsidRPr="004A447D" w:rsidDel="000F18A9" w:rsidRDefault="00B50FDD" w:rsidP="00B50FDD">
      <w:pPr>
        <w:rPr>
          <w:moveFrom w:id="207" w:author="Heino, Matti T J" w:date="2018-07-31T16:07:00Z"/>
          <w:noProof/>
          <w:lang w:val="en-GB" w:eastAsia="zh-CN"/>
        </w:rPr>
      </w:pPr>
      <w:moveFrom w:id="208" w:author="Heino, Matti T J" w:date="2018-07-31T16:07:00Z">
        <w:r w:rsidRPr="004A447D" w:rsidDel="000F18A9">
          <w:rPr>
            <w:noProof/>
            <w:lang w:val="en-GB" w:eastAsia="zh-CN"/>
          </w:rPr>
          <w:lastRenderedPageBreak/>
          <w:t>Discussing the content of the messages with peers was not common</w:t>
        </w:r>
        <w:r w:rsidDel="000F18A9">
          <w:rPr>
            <w:noProof/>
            <w:lang w:val="en-GB" w:eastAsia="zh-CN"/>
          </w:rPr>
          <w:t xml:space="preserve">; </w:t>
        </w:r>
        <w:r w:rsidRPr="004A447D" w:rsidDel="000F18A9">
          <w:rPr>
            <w:noProof/>
            <w:lang w:val="en-GB" w:eastAsia="zh-CN"/>
          </w:rPr>
          <w:t>91.1%</w:t>
        </w:r>
        <w:r w:rsidDel="000F18A9">
          <w:rPr>
            <w:noProof/>
            <w:lang w:val="en-GB" w:eastAsia="zh-CN"/>
          </w:rPr>
          <w:t xml:space="preserve"> answered</w:t>
        </w:r>
        <w:r w:rsidRPr="004A447D" w:rsidDel="000F18A9">
          <w:rPr>
            <w:noProof/>
            <w:lang w:val="en-GB" w:eastAsia="zh-CN"/>
          </w:rPr>
          <w:t xml:space="preserve"> </w:t>
        </w:r>
        <w:r w:rsidDel="000F18A9">
          <w:rPr>
            <w:noProof/>
            <w:lang w:val="en-GB" w:eastAsia="zh-CN"/>
          </w:rPr>
          <w:t xml:space="preserve">having done so </w:t>
        </w:r>
        <w:r w:rsidRPr="004A447D" w:rsidDel="000F18A9">
          <w:rPr>
            <w:noProof/>
            <w:lang w:val="en-GB" w:eastAsia="zh-CN"/>
          </w:rPr>
          <w:t>never or just once</w:t>
        </w:r>
        <w:r w:rsidDel="000F18A9">
          <w:rPr>
            <w:noProof/>
            <w:lang w:val="en-GB" w:eastAsia="zh-CN"/>
          </w:rPr>
          <w:t xml:space="preserve"> (</w:t>
        </w:r>
        <w:r w:rsidR="00051C90" w:rsidDel="000F18A9">
          <w:rPr>
            <w:noProof/>
            <w:lang w:val="en-GB" w:eastAsia="zh-CN"/>
          </w:rPr>
          <w:fldChar w:fldCharType="begin"/>
        </w:r>
        <w:r w:rsidR="00051C90" w:rsidDel="000F18A9">
          <w:rPr>
            <w:noProof/>
            <w:lang w:val="en-GB" w:eastAsia="zh-CN"/>
          </w:rPr>
          <w:instrText xml:space="preserve"> REF _Ref501488703 \h </w:instrText>
        </w:r>
      </w:moveFrom>
      <w:del w:id="209" w:author="Heino, Matti T J" w:date="2018-07-31T16:07:00Z">
        <w:r w:rsidR="00051C90" w:rsidDel="000F18A9">
          <w:rPr>
            <w:noProof/>
            <w:lang w:val="en-GB" w:eastAsia="zh-CN"/>
          </w:rPr>
        </w:r>
      </w:del>
      <w:moveFrom w:id="210" w:author="Heino, Matti T J" w:date="2018-07-31T16:07:00Z">
        <w:r w:rsidR="00051C90" w:rsidDel="000F18A9">
          <w:rPr>
            <w:noProof/>
            <w:lang w:val="en-GB" w:eastAsia="zh-CN"/>
          </w:rPr>
          <w:fldChar w:fldCharType="separate"/>
        </w:r>
        <w:r w:rsidR="00553F4D" w:rsidRPr="0023479E" w:rsidDel="000F18A9">
          <w:rPr>
            <w:lang w:val="en-US"/>
          </w:rPr>
          <w:t xml:space="preserve">Figure </w:t>
        </w:r>
        <w:r w:rsidR="00553F4D" w:rsidDel="000F18A9">
          <w:rPr>
            <w:noProof/>
            <w:lang w:val="en-US"/>
          </w:rPr>
          <w:t>3</w:t>
        </w:r>
        <w:r w:rsidR="00051C90" w:rsidDel="000F18A9">
          <w:rPr>
            <w:noProof/>
            <w:lang w:val="en-GB" w:eastAsia="zh-CN"/>
          </w:rPr>
          <w:fldChar w:fldCharType="end"/>
        </w:r>
        <w:r w:rsidDel="000F18A9">
          <w:rPr>
            <w:noProof/>
            <w:lang w:val="en-GB" w:eastAsia="zh-CN"/>
          </w:rPr>
          <w:t>)</w:t>
        </w:r>
        <w:r w:rsidRPr="004A447D" w:rsidDel="000F18A9">
          <w:rPr>
            <w:noProof/>
            <w:lang w:val="en-GB" w:eastAsia="zh-CN"/>
          </w:rPr>
          <w:t>.</w:t>
        </w:r>
      </w:moveFrom>
    </w:p>
    <w:p w14:paraId="3DB1487F" w14:textId="5C0D428F" w:rsidR="00014ED0" w:rsidRPr="004A447D" w:rsidDel="000F18A9" w:rsidRDefault="00014ED0" w:rsidP="009C040A">
      <w:pPr>
        <w:pStyle w:val="Heading3"/>
        <w:rPr>
          <w:del w:id="211" w:author="Heino, Matti T J" w:date="2018-07-31T16:08:00Z"/>
          <w:noProof/>
          <w:lang w:val="en-GB" w:eastAsia="zh-CN"/>
        </w:rPr>
      </w:pPr>
      <w:bookmarkStart w:id="212" w:name="_Toc449907563"/>
      <w:moveFromRangeEnd w:id="203"/>
      <w:del w:id="213" w:author="Heino, Matti T J" w:date="2018-07-31T16:08:00Z">
        <w:r w:rsidRPr="004A447D" w:rsidDel="000F18A9">
          <w:rPr>
            <w:noProof/>
            <w:lang w:val="en-GB" w:eastAsia="zh-CN"/>
          </w:rPr>
          <w:delText>Satisfaction with the message content</w:delText>
        </w:r>
        <w:bookmarkEnd w:id="212"/>
        <w:r w:rsidR="0023479E" w:rsidDel="000F18A9">
          <w:rPr>
            <w:noProof/>
            <w:lang w:val="en-GB" w:eastAsia="zh-CN"/>
          </w:rPr>
          <w:delText xml:space="preserve"> and open comments</w:delText>
        </w:r>
      </w:del>
    </w:p>
    <w:p w14:paraId="37FFF61A" w14:textId="6C0476F5" w:rsidR="007F3521" w:rsidDel="000F18A9" w:rsidRDefault="00014ED0" w:rsidP="00913F09">
      <w:pPr>
        <w:rPr>
          <w:del w:id="214" w:author="Heino, Matti T J" w:date="2018-07-31T16:08:00Z"/>
          <w:noProof/>
          <w:lang w:val="en-GB"/>
        </w:rPr>
      </w:pPr>
      <w:del w:id="215" w:author="Heino, Matti T J" w:date="2018-07-31T16:08:00Z">
        <w:r w:rsidRPr="004A447D" w:rsidDel="000F18A9">
          <w:rPr>
            <w:noProof/>
            <w:lang w:val="en-GB" w:eastAsia="zh-CN"/>
          </w:rPr>
          <w:delText xml:space="preserve">The messages were </w:delText>
        </w:r>
        <w:r w:rsidR="000C54F4" w:rsidRPr="004A447D" w:rsidDel="000F18A9">
          <w:rPr>
            <w:noProof/>
            <w:lang w:val="en-GB" w:eastAsia="zh-CN"/>
          </w:rPr>
          <w:delText xml:space="preserve">evaluated </w:delText>
        </w:r>
        <w:r w:rsidR="00597F6C" w:rsidDel="000F18A9">
          <w:rPr>
            <w:noProof/>
            <w:lang w:val="en-GB" w:eastAsia="zh-CN"/>
          </w:rPr>
          <w:delText>positively.</w:delText>
        </w:r>
        <w:r w:rsidR="00B50FDD" w:rsidRPr="00B50FDD" w:rsidDel="000F18A9">
          <w:rPr>
            <w:noProof/>
            <w:lang w:val="en-GB"/>
          </w:rPr>
          <w:delText xml:space="preserve"> </w:delText>
        </w:r>
        <w:r w:rsidR="0023479E" w:rsidDel="000F18A9">
          <w:rPr>
            <w:noProof/>
            <w:lang w:val="en-GB"/>
          </w:rPr>
          <w:delText>O</w:delText>
        </w:r>
        <w:r w:rsidR="00B50FDD" w:rsidRPr="004A447D" w:rsidDel="000F18A9">
          <w:rPr>
            <w:noProof/>
            <w:lang w:val="en-GB"/>
          </w:rPr>
          <w:delText>nly 3.5% of the participants indicated disagreement with the statement</w:delText>
        </w:r>
        <w:r w:rsidR="0023479E" w:rsidDel="000F18A9">
          <w:rPr>
            <w:noProof/>
            <w:lang w:val="en-GB"/>
          </w:rPr>
          <w:delText xml:space="preserve"> “</w:delText>
        </w:r>
        <w:r w:rsidR="0023479E" w:rsidRPr="0023479E" w:rsidDel="000F18A9">
          <w:rPr>
            <w:noProof/>
            <w:lang w:val="en-GB"/>
          </w:rPr>
          <w:delText>I was satisfied with the content of the messages</w:delText>
        </w:r>
        <w:r w:rsidR="0023479E" w:rsidDel="000F18A9">
          <w:rPr>
            <w:noProof/>
            <w:lang w:val="en-GB"/>
          </w:rPr>
          <w:delText>” (see supplement)</w:delText>
        </w:r>
        <w:r w:rsidR="00B50FDD" w:rsidRPr="004A447D" w:rsidDel="000F18A9">
          <w:rPr>
            <w:noProof/>
            <w:lang w:val="en-GB"/>
          </w:rPr>
          <w:delText>.</w:delText>
        </w:r>
        <w:r w:rsidR="00B50FDD" w:rsidDel="000F18A9">
          <w:rPr>
            <w:noProof/>
            <w:lang w:val="en-GB"/>
          </w:rPr>
          <w:delText xml:space="preserve"> </w:delText>
        </w:r>
      </w:del>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216" w:name="_Toc449907564"/>
      <w:r w:rsidRPr="004A447D">
        <w:rPr>
          <w:noProof/>
          <w:lang w:val="en-GB"/>
        </w:rPr>
        <w:t>Wear</w:t>
      </w:r>
      <w:r w:rsidR="006D410E" w:rsidRPr="004A447D">
        <w:rPr>
          <w:noProof/>
          <w:lang w:val="en-GB"/>
        </w:rPr>
        <w:t xml:space="preserve"> time</w:t>
      </w:r>
      <w:r w:rsidRPr="004A447D">
        <w:rPr>
          <w:noProof/>
          <w:lang w:val="en-GB"/>
        </w:rPr>
        <w:t>s</w:t>
      </w:r>
      <w:bookmarkEnd w:id="216"/>
    </w:p>
    <w:p w14:paraId="5A6D1087" w14:textId="77777777" w:rsidR="00025DBB" w:rsidRDefault="00025DBB" w:rsidP="00025DBB">
      <w:pPr>
        <w:pStyle w:val="Heading3"/>
        <w:rPr>
          <w:noProof/>
          <w:lang w:val="en-GB"/>
        </w:rPr>
      </w:pPr>
      <w:bookmarkStart w:id="217"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xml:space="preserve">, </w:t>
      </w:r>
      <w:r>
        <w:rPr>
          <w:noProof/>
          <w:lang w:val="en-GB"/>
        </w:rPr>
        <w:lastRenderedPageBreak/>
        <w:t>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w:t>
      </w:r>
      <w:commentRangeStart w:id="218"/>
      <w:r>
        <w:rPr>
          <w:noProof/>
          <w:lang w:val="en-GB"/>
        </w:rPr>
        <w:t xml:space="preserve">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commentRangeEnd w:id="218"/>
      <w:r w:rsidR="00814A9C">
        <w:rPr>
          <w:rStyle w:val="CommentReference"/>
        </w:rPr>
        <w:commentReference w:id="218"/>
      </w:r>
    </w:p>
    <w:p w14:paraId="0D860B9A" w14:textId="041E537C" w:rsidR="000A03AF" w:rsidRPr="004A447D" w:rsidRDefault="000A03AF" w:rsidP="009C040A">
      <w:pPr>
        <w:pStyle w:val="Heading3"/>
        <w:rPr>
          <w:noProof/>
          <w:lang w:val="en-GB"/>
        </w:rPr>
      </w:pPr>
      <w:r w:rsidRPr="004A447D">
        <w:rPr>
          <w:noProof/>
          <w:lang w:val="en-GB"/>
        </w:rPr>
        <w:t xml:space="preserve">Valid </w:t>
      </w:r>
      <w:bookmarkEnd w:id="217"/>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lastRenderedPageBreak/>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w:t>
      </w:r>
      <w:commentRangeStart w:id="219"/>
      <w:r w:rsidR="000B1646">
        <w:rPr>
          <w:noProof/>
          <w:lang w:val="en-GB"/>
        </w:rPr>
        <w:t>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commentRangeEnd w:id="219"/>
      <w:r w:rsidR="00814A9C">
        <w:rPr>
          <w:rStyle w:val="CommentReference"/>
        </w:rPr>
        <w:commentReference w:id="219"/>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220" w:name="_Toc449907566"/>
      <w:r w:rsidRPr="004A447D">
        <w:rPr>
          <w:noProof/>
          <w:lang w:val="en-GB"/>
        </w:rPr>
        <w:t>Dose dependence</w:t>
      </w:r>
      <w:bookmarkEnd w:id="220"/>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221" w:name="_Toc449907568"/>
      <w:r w:rsidRPr="004A447D">
        <w:t>Discussion</w:t>
      </w:r>
      <w:bookmarkEnd w:id="221"/>
    </w:p>
    <w:p w14:paraId="418F2983" w14:textId="6F8D8126" w:rsidR="00256340" w:rsidRPr="00823E64" w:rsidRDefault="00ED4DCD" w:rsidP="008571CC">
      <w:pPr>
        <w:rPr>
          <w:noProof/>
          <w:color w:val="000000"/>
          <w:lang w:val="en-US"/>
        </w:rPr>
      </w:pPr>
      <w:ins w:id="222" w:author="Heino, Matti T J" w:date="2018-08-05T23:23:00Z">
        <w:r w:rsidRPr="00ED4DCD">
          <w:rPr>
            <w:color w:val="000000"/>
            <w:lang w:val="en-US"/>
          </w:rPr>
          <w:t>In an attempt to improve measurement of physical activity and sedentary behaviour—key public health issues—t</w:t>
        </w:r>
      </w:ins>
      <w:del w:id="223" w:author="Heino, Matti T J" w:date="2018-08-05T23:23:00Z">
        <w:r w:rsidR="00FA0493" w:rsidDel="00ED4DCD">
          <w:rPr>
            <w:noProof/>
            <w:color w:val="000000"/>
            <w:lang w:val="en-GB"/>
          </w:rPr>
          <w:delText>T</w:delText>
        </w:r>
      </w:del>
      <w:r w:rsidR="008571CC" w:rsidRPr="004A447D">
        <w:rPr>
          <w:noProof/>
          <w:color w:val="000000"/>
          <w:lang w:val="en-GB"/>
        </w:rPr>
        <w:t xml:space="preserve">his </w:t>
      </w:r>
      <w:r w:rsidR="00A57787" w:rsidRPr="004A447D">
        <w:rPr>
          <w:noProof/>
          <w:color w:val="000000"/>
          <w:lang w:val="en-GB"/>
        </w:rPr>
        <w:t>study evaluate</w:t>
      </w:r>
      <w:r w:rsidR="00FA0493">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 xml:space="preserve">increase accelerometer wear times </w:t>
      </w:r>
      <w:del w:id="224" w:author="Heino, Matti T J" w:date="2018-08-01T18:04:00Z">
        <w:r w:rsidR="008571CC" w:rsidRPr="004A447D" w:rsidDel="00B92047">
          <w:rPr>
            <w:noProof/>
            <w:color w:val="000000"/>
            <w:lang w:val="en-GB"/>
          </w:rPr>
          <w:delText xml:space="preserve">in </w:delText>
        </w:r>
      </w:del>
      <w:ins w:id="225" w:author="Heino, Matti T J" w:date="2018-08-01T18:04:00Z">
        <w:r w:rsidR="00B92047">
          <w:rPr>
            <w:noProof/>
            <w:color w:val="000000"/>
            <w:lang w:val="en-GB"/>
          </w:rPr>
          <w:t>during</w:t>
        </w:r>
        <w:r w:rsidR="00B92047" w:rsidRPr="004A447D">
          <w:rPr>
            <w:noProof/>
            <w:color w:val="000000"/>
            <w:lang w:val="en-GB"/>
          </w:rPr>
          <w:t xml:space="preserve"> </w:t>
        </w:r>
      </w:ins>
      <w:r w:rsidR="008571CC" w:rsidRPr="004A447D">
        <w:rPr>
          <w:noProof/>
          <w:color w:val="000000"/>
          <w:lang w:val="en-GB"/>
        </w:rPr>
        <w:t xml:space="preserve">the </w:t>
      </w:r>
      <w:ins w:id="226" w:author="Heino, Matti T J" w:date="2018-08-05T22:55:00Z">
        <w:r w:rsidR="009C0D5B">
          <w:rPr>
            <w:noProof/>
            <w:color w:val="000000"/>
            <w:lang w:val="en-GB"/>
          </w:rPr>
          <w:t xml:space="preserve">first two </w:t>
        </w:r>
      </w:ins>
      <w:ins w:id="227" w:author="Heino, Matti T J" w:date="2018-08-05T22:59:00Z">
        <w:r w:rsidR="005103E5">
          <w:rPr>
            <w:noProof/>
            <w:color w:val="000000"/>
            <w:lang w:val="en-GB"/>
          </w:rPr>
          <w:t xml:space="preserve">recruitment </w:t>
        </w:r>
      </w:ins>
      <w:ins w:id="228" w:author="Heino, Matti T J" w:date="2018-08-05T22:55:00Z">
        <w:r w:rsidR="009C0D5B">
          <w:rPr>
            <w:noProof/>
            <w:color w:val="000000"/>
            <w:lang w:val="en-GB"/>
          </w:rPr>
          <w:t xml:space="preserve">waves of the </w:t>
        </w:r>
      </w:ins>
      <w:r w:rsidR="008571CC" w:rsidRPr="004A447D">
        <w:rPr>
          <w:noProof/>
          <w:color w:val="000000"/>
          <w:lang w:val="en-GB"/>
        </w:rPr>
        <w:t>Let’s Move It trial</w:t>
      </w:r>
      <w:del w:id="229" w:author="Heino, Matti T J" w:date="2018-08-05T22:55:00Z">
        <w:r w:rsidR="00A57787" w:rsidRPr="004A447D" w:rsidDel="009C0D5B">
          <w:rPr>
            <w:noProof/>
            <w:color w:val="000000"/>
            <w:lang w:val="en-GB"/>
          </w:rPr>
          <w:delText xml:space="preserve"> internal pilot study</w:delText>
        </w:r>
      </w:del>
      <w:ins w:id="230" w:author="Heino, Matti T J" w:date="2018-08-05T23:22:00Z">
        <w:r>
          <w:rPr>
            <w:noProof/>
            <w:color w:val="000000"/>
            <w:lang w:val="en-GB"/>
          </w:rPr>
          <w:t>.</w:t>
        </w:r>
      </w:ins>
      <w:ins w:id="231" w:author="Heino, Matti T J" w:date="2018-08-05T23:24:00Z">
        <w:r>
          <w:rPr>
            <w:noProof/>
            <w:color w:val="000000"/>
            <w:lang w:val="en-GB"/>
          </w:rPr>
          <w:t xml:space="preserve"> </w:t>
        </w:r>
      </w:ins>
      <w:del w:id="232" w:author="Heino, Matti T J" w:date="2018-08-05T23:22:00Z">
        <w:r w:rsidR="008571CC" w:rsidRPr="004A447D" w:rsidDel="00ED4DCD">
          <w:rPr>
            <w:noProof/>
            <w:color w:val="000000"/>
            <w:lang w:val="en-GB"/>
          </w:rPr>
          <w:delText xml:space="preserve">, </w:delText>
        </w:r>
        <w:r w:rsidR="00A57787" w:rsidRPr="004A447D" w:rsidDel="00ED4DCD">
          <w:rPr>
            <w:noProof/>
            <w:color w:val="000000"/>
            <w:lang w:val="en-GB"/>
          </w:rPr>
          <w:delText>and specifically</w:delText>
        </w:r>
      </w:del>
      <w:ins w:id="233" w:author="Heino, Matti T J" w:date="2018-08-05T23:22:00Z">
        <w:r>
          <w:rPr>
            <w:noProof/>
            <w:color w:val="000000"/>
            <w:lang w:val="en-GB"/>
          </w:rPr>
          <w:t>S</w:t>
        </w:r>
        <w:r w:rsidRPr="004A447D">
          <w:rPr>
            <w:noProof/>
            <w:color w:val="000000"/>
            <w:lang w:val="en-GB"/>
          </w:rPr>
          <w:t>pecifically</w:t>
        </w:r>
      </w:ins>
      <w:r w:rsidR="00A57787" w:rsidRPr="004A447D">
        <w:rPr>
          <w:noProof/>
          <w:color w:val="000000"/>
          <w:lang w:val="en-GB"/>
        </w:rPr>
        <w:t>,</w:t>
      </w:r>
      <w:r w:rsidR="00B4685B" w:rsidRPr="004A447D">
        <w:rPr>
          <w:noProof/>
          <w:color w:val="000000"/>
          <w:lang w:val="en-GB"/>
        </w:rPr>
        <w:t xml:space="preserve"> </w:t>
      </w:r>
      <w:ins w:id="234" w:author="Heino, Matti T J" w:date="2018-08-05T23:22:00Z">
        <w:r>
          <w:rPr>
            <w:noProof/>
            <w:color w:val="000000"/>
            <w:lang w:val="en-GB"/>
          </w:rPr>
          <w:t xml:space="preserve">it </w:t>
        </w:r>
      </w:ins>
      <w:r w:rsidR="00256340">
        <w:rPr>
          <w:noProof/>
          <w:color w:val="000000"/>
          <w:lang w:val="en-GB"/>
        </w:rPr>
        <w:lastRenderedPageBreak/>
        <w:t>test</w:t>
      </w:r>
      <w:r w:rsidR="00FA0493">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ins w:id="235" w:author="Heino, Matti T J" w:date="2018-07-31T16:43:00Z">
        <w:r w:rsidR="00CC2FBC">
          <w:rPr>
            <w:noProof/>
            <w:color w:val="000000"/>
            <w:lang w:val="en-GB"/>
          </w:rPr>
          <w:t xml:space="preserve"> (see</w:t>
        </w:r>
      </w:ins>
      <w:ins w:id="236" w:author="Heino, Matti T J" w:date="2018-07-31T16:44:00Z">
        <w:r w:rsidR="00CC2FBC">
          <w:rPr>
            <w:noProof/>
            <w:color w:val="000000"/>
            <w:lang w:val="en-GB"/>
          </w:rPr>
          <w:t xml:space="preserve"> supplement sections “Interpreting Bayes Factors” and “</w:t>
        </w:r>
        <w:r w:rsidR="00CC2FBC" w:rsidRPr="00CC2FBC">
          <w:rPr>
            <w:noProof/>
            <w:color w:val="000000"/>
            <w:lang w:val="en-GB"/>
          </w:rPr>
          <w:t>Bayesian ANOVA</w:t>
        </w:r>
        <w:r w:rsidR="00CC2FBC">
          <w:rPr>
            <w:noProof/>
            <w:color w:val="000000"/>
            <w:lang w:val="en-GB"/>
          </w:rPr>
          <w:t>” for details</w:t>
        </w:r>
      </w:ins>
      <w:ins w:id="237" w:author="Heino, Matti T J" w:date="2018-07-31T16:49:00Z">
        <w:r w:rsidR="00CC2FBC">
          <w:rPr>
            <w:noProof/>
            <w:color w:val="000000"/>
            <w:lang w:val="en-GB"/>
          </w:rPr>
          <w:t>).</w:t>
        </w:r>
      </w:ins>
      <w:del w:id="238" w:author="Heino, Matti T J" w:date="2018-07-31T16:44:00Z">
        <w:r w:rsidR="00695128" w:rsidRPr="00CC2FBC" w:rsidDel="00CC2FBC">
          <w:rPr>
            <w:noProof/>
            <w:color w:val="000000"/>
            <w:lang w:val="en-GB"/>
          </w:rPr>
          <w:delText>.</w:delText>
        </w:r>
      </w:del>
      <w:ins w:id="239" w:author="Heino, Matti T J" w:date="2018-07-31T16:22:00Z">
        <w:r w:rsidR="003031F0">
          <w:rPr>
            <w:noProof/>
            <w:color w:val="000000"/>
            <w:lang w:val="en-GB"/>
          </w:rPr>
          <w:t xml:space="preserve"> </w:t>
        </w:r>
      </w:ins>
      <w:ins w:id="240" w:author="Heino, Matti T J" w:date="2018-07-31T17:09:00Z">
        <w:r w:rsidR="00823E64">
          <w:rPr>
            <w:noProof/>
            <w:color w:val="000000"/>
            <w:lang w:val="en-GB"/>
          </w:rPr>
          <w:t xml:space="preserve">As it is neither logically </w:t>
        </w:r>
      </w:ins>
      <w:ins w:id="241" w:author="Heino, Matti T J" w:date="2018-07-31T17:12:00Z">
        <w:r w:rsidR="00823E64">
          <w:rPr>
            <w:noProof/>
            <w:color w:val="000000"/>
            <w:lang w:val="en-GB"/>
          </w:rPr>
          <w:t>n</w:t>
        </w:r>
      </w:ins>
      <w:ins w:id="242" w:author="Heino, Matti T J" w:date="2018-07-31T17:09:00Z">
        <w:r w:rsidR="00823E64">
          <w:rPr>
            <w:noProof/>
            <w:color w:val="000000"/>
            <w:lang w:val="en-GB"/>
          </w:rPr>
          <w:t xml:space="preserve">or statistically </w:t>
        </w:r>
      </w:ins>
      <w:ins w:id="243" w:author="Heino, Matti T J" w:date="2018-07-31T17:12:00Z">
        <w:r w:rsidR="00823E64">
          <w:rPr>
            <w:noProof/>
            <w:color w:val="000000"/>
            <w:lang w:val="en-GB"/>
          </w:rPr>
          <w:t xml:space="preserve">appropriate </w:t>
        </w:r>
      </w:ins>
      <w:ins w:id="244" w:author="Heino, Matti T J" w:date="2018-07-31T17:09:00Z">
        <w:r w:rsidR="00823E64">
          <w:rPr>
            <w:noProof/>
            <w:color w:val="000000"/>
            <w:lang w:val="en-GB"/>
          </w:rPr>
          <w:t xml:space="preserve">to </w:t>
        </w:r>
      </w:ins>
      <w:ins w:id="245" w:author="Heino, Matti T J" w:date="2018-07-31T17:10:00Z">
        <w:r w:rsidR="00823E64">
          <w:rPr>
            <w:noProof/>
            <w:color w:val="000000"/>
            <w:lang w:val="en-GB"/>
          </w:rPr>
          <w:t>conclude the absence of an effect from a non-significant hypothesis test</w:t>
        </w:r>
      </w:ins>
      <w:ins w:id="246" w:author="Heino, Matti T J" w:date="2018-07-31T17:12:00Z">
        <w:r w:rsidR="00823E64">
          <w:rPr>
            <w:noProof/>
            <w:color w:val="000000"/>
            <w:lang w:val="en-GB"/>
          </w:rPr>
          <w:t xml:space="preserve"> </w:t>
        </w:r>
        <w:r w:rsidR="00823E64">
          <w:rPr>
            <w:noProof/>
            <w:color w:val="000000"/>
            <w:lang w:val="en-GB"/>
          </w:rPr>
          <w:fldChar w:fldCharType="begin"/>
        </w:r>
      </w:ins>
      <w:ins w:id="247" w:author="Heino, Matti T J" w:date="2018-08-05T23:08:00Z">
        <w:r w:rsidR="00652E1F">
          <w:rPr>
            <w:noProof/>
            <w:color w:val="000000"/>
            <w:lang w:val="en-GB"/>
          </w:rPr>
          <w:instrText xml:space="preserve"> ADDIN ZOTERO_ITEM CSL_CITATION {"citationID":"a1ta66njkoj","properties":{"formattedCitation":"[60, 61]","plainCitation":"[60, 61]"},"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instrText>
        </w:r>
      </w:ins>
      <w:ins w:id="248" w:author="Heino, Matti T J" w:date="2018-07-31T17:12:00Z">
        <w:r w:rsidR="00823E64">
          <w:rPr>
            <w:noProof/>
            <w:color w:val="000000"/>
            <w:lang w:val="en-GB"/>
          </w:rPr>
          <w:fldChar w:fldCharType="separate"/>
        </w:r>
      </w:ins>
      <w:ins w:id="249" w:author="Heino, Matti T J" w:date="2018-08-05T23:08:00Z">
        <w:r w:rsidR="00652E1F" w:rsidRPr="00652E1F">
          <w:rPr>
            <w:lang w:val="en-US"/>
          </w:rPr>
          <w:t>[60, 61]</w:t>
        </w:r>
      </w:ins>
      <w:ins w:id="250" w:author="Heino, Matti T J" w:date="2018-07-31T17:12:00Z">
        <w:r w:rsidR="00823E64">
          <w:rPr>
            <w:noProof/>
            <w:color w:val="000000"/>
            <w:lang w:val="en-GB"/>
          </w:rPr>
          <w:fldChar w:fldCharType="end"/>
        </w:r>
      </w:ins>
      <w:ins w:id="251" w:author="Heino, Matti T J" w:date="2018-07-31T17:10:00Z">
        <w:r w:rsidR="00823E64">
          <w:rPr>
            <w:noProof/>
            <w:color w:val="000000"/>
            <w:lang w:val="en-GB"/>
          </w:rPr>
          <w:t xml:space="preserve">, we hope the analyses </w:t>
        </w:r>
      </w:ins>
      <w:ins w:id="252" w:author="Heino, Matti T J" w:date="2018-07-31T17:15:00Z">
        <w:r w:rsidR="00823E64" w:rsidRPr="00823E64">
          <w:rPr>
            <w:iCs/>
            <w:color w:val="000000"/>
            <w:lang w:val="en-US"/>
          </w:rPr>
          <w:t>contribute to</w:t>
        </w:r>
      </w:ins>
      <w:ins w:id="253" w:author="Heino, Matti T J" w:date="2018-07-31T16:45:00Z">
        <w:r w:rsidR="00CC2FBC">
          <w:rPr>
            <w:noProof/>
            <w:color w:val="000000"/>
            <w:lang w:val="en-GB"/>
          </w:rPr>
          <w:t xml:space="preserve"> a long-overdue </w:t>
        </w:r>
      </w:ins>
      <w:ins w:id="254" w:author="Heino, Matti T J" w:date="2018-07-31T17:13:00Z">
        <w:r w:rsidR="00823E64">
          <w:rPr>
            <w:noProof/>
            <w:color w:val="000000"/>
            <w:lang w:val="en-GB"/>
          </w:rPr>
          <w:t xml:space="preserve">inferential </w:t>
        </w:r>
      </w:ins>
      <w:ins w:id="255" w:author="Heino, Matti T J" w:date="2018-07-31T16:45:00Z">
        <w:r w:rsidR="00CC2FBC">
          <w:rPr>
            <w:noProof/>
            <w:color w:val="000000"/>
            <w:lang w:val="en-GB"/>
          </w:rPr>
          <w:t>development in the field</w:t>
        </w:r>
      </w:ins>
      <w:del w:id="256" w:author="Heino, Matti T J" w:date="2018-07-31T17:12:00Z">
        <w:r w:rsidR="00CC2FBC" w:rsidDel="00823E64">
          <w:rPr>
            <w:noProof/>
            <w:color w:val="000000"/>
            <w:lang w:val="en-GB"/>
          </w:rPr>
          <w:fldChar w:fldCharType="begin"/>
        </w:r>
        <w:r w:rsidR="00CC2FBC" w:rsidDel="00823E64">
          <w:rPr>
            <w:noProof/>
            <w:color w:val="000000"/>
            <w:lang w:val="en-GB"/>
          </w:rPr>
          <w:del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delInstrText>
        </w:r>
        <w:r w:rsidR="00CC2FBC" w:rsidDel="00823E64">
          <w:rPr>
            <w:noProof/>
            <w:color w:val="000000"/>
            <w:lang w:val="en-GB"/>
          </w:rPr>
          <w:fldChar w:fldCharType="separate"/>
        </w:r>
        <w:r w:rsidR="00CC2FBC" w:rsidRPr="00CC2FBC" w:rsidDel="00823E64">
          <w:rPr>
            <w:lang w:val="en-US"/>
          </w:rPr>
          <w:delText>[57, 58]</w:delText>
        </w:r>
        <w:r w:rsidR="00CC2FBC" w:rsidDel="00823E64">
          <w:rPr>
            <w:noProof/>
            <w:color w:val="000000"/>
            <w:lang w:val="en-GB"/>
          </w:rPr>
          <w:fldChar w:fldCharType="end"/>
        </w:r>
      </w:del>
      <w:ins w:id="257" w:author="Heino, Matti T J" w:date="2018-07-31T16:48:00Z">
        <w:r w:rsidR="00CC2FBC">
          <w:rPr>
            <w:noProof/>
            <w:color w:val="000000"/>
            <w:lang w:val="en-GB"/>
          </w:rPr>
          <w:t>.</w:t>
        </w:r>
      </w:ins>
      <w:ins w:id="258" w:author="Heino, Matti T J" w:date="2018-07-31T17:09:00Z">
        <w:r w:rsidR="00823E64" w:rsidRPr="00823E64">
          <w:rPr>
            <w:lang w:val="en-US"/>
          </w:rPr>
          <w:t xml:space="preserve"> </w:t>
        </w:r>
      </w:ins>
    </w:p>
    <w:p w14:paraId="777DEFF6" w14:textId="38AF0475"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of reminders not being able to increase wear time</w:t>
      </w:r>
      <w:del w:id="259" w:author="Heino, Matti T J" w:date="2018-08-01T14:27:00Z">
        <w:r w:rsidDel="002436AE">
          <w:rPr>
            <w:noProof/>
            <w:color w:val="000000"/>
            <w:lang w:val="en-GB"/>
          </w:rPr>
          <w:delText>. This</w:delText>
        </w:r>
      </w:del>
      <w:r>
        <w:rPr>
          <w:noProof/>
          <w:color w:val="000000"/>
          <w:lang w:val="en-GB"/>
        </w:rPr>
        <w:t xml:space="preserve">, </w:t>
      </w:r>
      <w:ins w:id="260" w:author="Heino, Matti T J" w:date="2018-08-01T14:28:00Z">
        <w:r w:rsidR="002436AE" w:rsidRPr="002436AE">
          <w:rPr>
            <w:iCs/>
            <w:color w:val="000000"/>
            <w:lang w:val="en-US"/>
          </w:rPr>
          <w:t>despite attempting</w:t>
        </w:r>
        <w:r w:rsidR="002436AE" w:rsidRPr="002436AE">
          <w:rPr>
            <w:i/>
            <w:iCs/>
            <w:color w:val="000000"/>
            <w:lang w:val="en-US"/>
          </w:rPr>
          <w:t xml:space="preserve"> </w:t>
        </w:r>
      </w:ins>
      <w:del w:id="261" w:author="Heino, Matti T J" w:date="2018-08-01T14:28:00Z">
        <w:r w:rsidDel="002436AE">
          <w:rPr>
            <w:noProof/>
            <w:color w:val="000000"/>
            <w:lang w:val="en-GB"/>
          </w:rPr>
          <w:delText xml:space="preserve">although we attempted </w:delText>
        </w:r>
      </w:del>
      <w:r>
        <w:rPr>
          <w:noProof/>
          <w:color w:val="000000"/>
          <w:lang w:val="en-GB"/>
        </w:rPr>
        <w:t xml:space="preserve">to improve on the earlier studies </w:t>
      </w:r>
      <w:del w:id="262" w:author="Keegan Knittle" w:date="2018-08-02T13:36:00Z">
        <w:r w:rsidDel="005D5AF2">
          <w:rPr>
            <w:noProof/>
            <w:color w:val="000000"/>
            <w:lang w:val="en-GB"/>
          </w:rPr>
          <w:delText xml:space="preserve">for example </w:delText>
        </w:r>
      </w:del>
      <w:r>
        <w:rPr>
          <w:noProof/>
          <w:color w:val="000000"/>
          <w:lang w:val="en-GB"/>
        </w:rPr>
        <w:t xml:space="preserve">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534F5768"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w:t>
      </w:r>
      <w:del w:id="263" w:author="Keegan Knittle" w:date="2018-08-02T13:37:00Z">
        <w:r w:rsidRPr="004A447D" w:rsidDel="00E017D9">
          <w:rPr>
            <w:noProof/>
            <w:lang w:val="en-GB"/>
          </w:rPr>
          <w:delText xml:space="preserve"> now</w:delText>
        </w:r>
      </w:del>
      <w:r w:rsidRPr="004A447D">
        <w:rPr>
          <w:noProof/>
          <w:lang w:val="en-GB"/>
        </w:rPr>
        <w:t>, the contextual framework of the effect remains unclear</w:t>
      </w:r>
      <w:del w:id="264" w:author="Keegan Knittle" w:date="2018-08-02T13:37:00Z">
        <w:r w:rsidRPr="004A447D" w:rsidDel="00E017D9">
          <w:rPr>
            <w:noProof/>
            <w:lang w:val="en-GB"/>
          </w:rPr>
          <w:delText xml:space="preserve"> to an extent</w:delText>
        </w:r>
      </w:del>
      <w:r w:rsidRPr="004A447D">
        <w:rPr>
          <w:noProof/>
          <w:lang w:val="en-GB"/>
        </w:rPr>
        <w:t xml:space="preserve">. Thus, </w:t>
      </w:r>
      <w:del w:id="265" w:author="Keegan Knittle" w:date="2018-08-02T13:38:00Z">
        <w:r w:rsidRPr="004A447D" w:rsidDel="00E017D9">
          <w:rPr>
            <w:noProof/>
            <w:lang w:val="en-GB"/>
          </w:rPr>
          <w:delText>the pool of</w:delText>
        </w:r>
      </w:del>
      <w:ins w:id="266" w:author="Keegan Knittle" w:date="2018-08-02T13:38:00Z">
        <w:r w:rsidR="00E017D9">
          <w:rPr>
            <w:noProof/>
            <w:lang w:val="en-GB"/>
          </w:rPr>
          <w:t>many</w:t>
        </w:r>
      </w:ins>
      <w:r w:rsidRPr="004A447D">
        <w:rPr>
          <w:noProof/>
          <w:lang w:val="en-GB"/>
        </w:rPr>
        <w:t xml:space="preserve"> possible reasons </w:t>
      </w:r>
      <w:ins w:id="267" w:author="Keegan Knittle" w:date="2018-08-02T13:38:00Z">
        <w:r w:rsidR="00E017D9">
          <w:rPr>
            <w:noProof/>
            <w:lang w:val="en-GB"/>
          </w:rPr>
          <w:t xml:space="preserve">could explain </w:t>
        </w:r>
      </w:ins>
      <w:del w:id="268" w:author="Keegan Knittle" w:date="2018-08-02T13:38:00Z">
        <w:r w:rsidRPr="004A447D" w:rsidDel="00E017D9">
          <w:rPr>
            <w:noProof/>
            <w:lang w:val="en-GB"/>
          </w:rPr>
          <w:delText xml:space="preserve">for </w:delText>
        </w:r>
      </w:del>
      <w:ins w:id="269" w:author="Keegan Knittle" w:date="2018-08-02T13:38:00Z">
        <w:r w:rsidR="00E017D9">
          <w:rPr>
            <w:noProof/>
            <w:lang w:val="en-GB"/>
          </w:rPr>
          <w:t xml:space="preserve">the </w:t>
        </w:r>
      </w:ins>
      <w:r w:rsidRPr="004A447D">
        <w:rPr>
          <w:noProof/>
          <w:lang w:val="en-GB"/>
        </w:rPr>
        <w:t xml:space="preserve">null results </w:t>
      </w:r>
      <w:ins w:id="270" w:author="Keegan Knittle" w:date="2018-08-02T13:38:00Z">
        <w:r w:rsidR="00E017D9">
          <w:rPr>
            <w:noProof/>
            <w:lang w:val="en-GB"/>
          </w:rPr>
          <w:t xml:space="preserve">obtained </w:t>
        </w:r>
      </w:ins>
      <w:r w:rsidRPr="004A447D">
        <w:rPr>
          <w:noProof/>
          <w:lang w:val="en-GB"/>
        </w:rPr>
        <w:t>i</w:t>
      </w:r>
      <w:ins w:id="271" w:author="Keegan Knittle" w:date="2018-08-02T13:38:00Z">
        <w:r w:rsidR="00E017D9">
          <w:rPr>
            <w:noProof/>
            <w:lang w:val="en-GB"/>
          </w:rPr>
          <w:t xml:space="preserve">n this study, including </w:t>
        </w:r>
      </w:ins>
      <w:del w:id="272" w:author="Keegan Knittle" w:date="2018-08-02T13:38:00Z">
        <w:r w:rsidRPr="004A447D" w:rsidDel="00E017D9">
          <w:rPr>
            <w:noProof/>
            <w:lang w:val="en-GB"/>
          </w:rPr>
          <w:delText xml:space="preserve">s vast. These reasons would include e.g. </w:delText>
        </w:r>
      </w:del>
      <w:r w:rsidRPr="004A447D">
        <w:rPr>
          <w:noProof/>
          <w:lang w:val="en-GB"/>
        </w:rPr>
        <w:t xml:space="preserve">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w:t>
      </w:r>
      <w:ins w:id="273" w:author="Heino, Matti T J" w:date="2018-08-05T23:28:00Z">
        <w:r w:rsidR="005B2347">
          <w:rPr>
            <w:noProof/>
            <w:lang w:val="en-GB"/>
          </w:rPr>
          <w:t xml:space="preserve">– </w:t>
        </w:r>
      </w:ins>
      <w:del w:id="274" w:author="Heino, Matti T J" w:date="2018-08-05T23:28:00Z">
        <w:r w:rsidRPr="004A447D" w:rsidDel="005B2347">
          <w:rPr>
            <w:noProof/>
            <w:lang w:val="en-GB"/>
          </w:rPr>
          <w:delText>(</w:delText>
        </w:r>
      </w:del>
      <w:del w:id="275" w:author="Heino, Matti T J" w:date="2018-08-05T23:27:00Z">
        <w:r w:rsidRPr="004A447D" w:rsidDel="005B2347">
          <w:rPr>
            <w:noProof/>
            <w:lang w:val="en-GB"/>
          </w:rPr>
          <w:delText>ranging from demographic factors to the presence of copy machines</w:delText>
        </w:r>
      </w:del>
      <w:ins w:id="276" w:author="Heino, Matti T J" w:date="2018-08-05T23:27:00Z">
        <w:r w:rsidR="005B2347">
          <w:rPr>
            <w:noProof/>
            <w:lang w:val="en-GB"/>
          </w:rPr>
          <w:t xml:space="preserve">demographic factors, </w:t>
        </w:r>
      </w:ins>
      <w:ins w:id="277" w:author="Heino, Matti T J" w:date="2018-08-05T23:30:00Z">
        <w:r w:rsidR="005B2347">
          <w:rPr>
            <w:noProof/>
            <w:lang w:val="en-GB"/>
          </w:rPr>
          <w:t>the target behaviour,</w:t>
        </w:r>
      </w:ins>
      <w:ins w:id="278" w:author="Heino, Matti T J" w:date="2018-08-05T23:31:00Z">
        <w:r w:rsidR="005B2347">
          <w:rPr>
            <w:noProof/>
            <w:lang w:val="en-GB"/>
          </w:rPr>
          <w:t xml:space="preserve"> contextualised cognitive processes and so forth</w:t>
        </w:r>
      </w:ins>
      <w:del w:id="279" w:author="Heino, Matti T J" w:date="2018-08-05T23:28:00Z">
        <w:r w:rsidRPr="004A447D" w:rsidDel="005B2347">
          <w:rPr>
            <w:noProof/>
            <w:lang w:val="en-GB"/>
          </w:rPr>
          <w:delText>)</w:delText>
        </w:r>
      </w:del>
      <w:r w:rsidRPr="004A447D">
        <w:rPr>
          <w:noProof/>
          <w:lang w:val="en-GB"/>
        </w:rPr>
        <w:t xml:space="preserve">. </w:t>
      </w:r>
    </w:p>
    <w:p w14:paraId="0FF82936" w14:textId="426F7FAC" w:rsidR="00CF2F28" w:rsidRPr="004A447D" w:rsidDel="00471F5E" w:rsidRDefault="00127EED" w:rsidP="008571CC">
      <w:pPr>
        <w:rPr>
          <w:del w:id="280" w:author="Heino, Matti T J" w:date="2018-07-31T16:31:00Z"/>
          <w:noProof/>
          <w:color w:val="000000"/>
          <w:lang w:val="en-GB"/>
        </w:rPr>
      </w:pPr>
      <w:commentRangeStart w:id="281"/>
      <w:del w:id="282" w:author="Heino, Matti T J" w:date="2018-07-31T16:31:00Z">
        <w:r w:rsidRPr="004A447D" w:rsidDel="00471F5E">
          <w:rPr>
            <w:noProof/>
            <w:color w:val="000000"/>
            <w:lang w:val="en-GB"/>
          </w:rPr>
          <w:lastRenderedPageBreak/>
          <w:delText>Bayesian analysis allowed us to quantify evidence for the null effect.</w:delText>
        </w:r>
        <w:r w:rsidR="00256340" w:rsidDel="00471F5E">
          <w:rPr>
            <w:noProof/>
            <w:color w:val="000000"/>
            <w:lang w:val="en-GB"/>
          </w:rPr>
          <w:delText xml:space="preserve"> </w:delText>
        </w:r>
        <w:r w:rsidR="00CF2F28" w:rsidRPr="004A447D" w:rsidDel="00471F5E">
          <w:rPr>
            <w:noProof/>
            <w:color w:val="000000"/>
            <w:lang w:val="en-GB"/>
          </w:rPr>
          <w:delText xml:space="preserve">The </w:delText>
        </w:r>
        <w:r w:rsidR="000F24DD" w:rsidDel="00471F5E">
          <w:rPr>
            <w:noProof/>
            <w:color w:val="000000"/>
            <w:lang w:val="en-GB"/>
          </w:rPr>
          <w:delText>BF</w:delText>
        </w:r>
        <w:r w:rsidR="009048C4" w:rsidRPr="004A447D" w:rsidDel="00471F5E">
          <w:rPr>
            <w:noProof/>
            <w:vertAlign w:val="subscript"/>
            <w:lang w:val="en-GB"/>
          </w:rPr>
          <w:delText>01</w:delText>
        </w:r>
        <w:r w:rsidR="009048C4" w:rsidRPr="004A447D" w:rsidDel="00471F5E">
          <w:rPr>
            <w:noProof/>
            <w:lang w:val="en-GB"/>
          </w:rPr>
          <w:delText xml:space="preserve"> of </w:delText>
        </w:r>
        <w:r w:rsidR="009048C4" w:rsidDel="00471F5E">
          <w:rPr>
            <w:noProof/>
            <w:lang w:val="en-GB"/>
          </w:rPr>
          <w:delText>12.05</w:delText>
        </w:r>
        <w:r w:rsidR="000F24DD" w:rsidDel="00471F5E">
          <w:rPr>
            <w:noProof/>
            <w:color w:val="000000"/>
            <w:lang w:val="en-GB"/>
          </w:rPr>
          <w:delText xml:space="preserve"> </w:delText>
        </w:r>
        <w:r w:rsidR="00A3023D" w:rsidDel="00471F5E">
          <w:rPr>
            <w:noProof/>
            <w:color w:val="000000"/>
            <w:lang w:val="en-GB"/>
          </w:rPr>
          <w:delText xml:space="preserve">from </w:delText>
        </w:r>
        <w:r w:rsidR="000F24DD" w:rsidDel="00471F5E">
          <w:rPr>
            <w:noProof/>
            <w:color w:val="000000"/>
            <w:lang w:val="en-GB"/>
          </w:rPr>
          <w:delText>testing equality of weartime means</w:delText>
        </w:r>
        <w:r w:rsidR="00025DBB" w:rsidDel="00471F5E">
          <w:rPr>
            <w:noProof/>
            <w:color w:val="000000"/>
            <w:lang w:val="en-GB"/>
          </w:rPr>
          <w:delText xml:space="preserve"> </w:delText>
        </w:r>
        <w:r w:rsidR="000F24DD" w:rsidDel="00471F5E">
          <w:rPr>
            <w:noProof/>
            <w:color w:val="000000"/>
            <w:lang w:val="en-GB"/>
          </w:rPr>
          <w:delText xml:space="preserve">between the three </w:delText>
        </w:r>
        <w:r w:rsidR="00A3023D" w:rsidDel="00471F5E">
          <w:rPr>
            <w:noProof/>
            <w:color w:val="000000"/>
            <w:lang w:val="en-GB"/>
          </w:rPr>
          <w:delText xml:space="preserve">arms </w:delText>
        </w:r>
        <w:r w:rsidR="00025DBB" w:rsidDel="00471F5E">
          <w:rPr>
            <w:noProof/>
            <w:color w:val="000000"/>
            <w:lang w:val="en-GB"/>
          </w:rPr>
          <w:delText>(i.e. the Bayesian ANOVA)</w:delText>
        </w:r>
        <w:r w:rsidR="000F24DD" w:rsidDel="00471F5E">
          <w:rPr>
            <w:noProof/>
            <w:color w:val="000000"/>
            <w:lang w:val="en-GB"/>
          </w:rPr>
          <w:delText xml:space="preserve"> </w:delText>
        </w:r>
        <w:r w:rsidR="00CF2F28" w:rsidRPr="004A447D" w:rsidDel="00471F5E">
          <w:rPr>
            <w:noProof/>
            <w:lang w:val="en-GB"/>
          </w:rPr>
          <w:delText xml:space="preserve">is enough to move an impartial observer with 1:1 </w:delText>
        </w:r>
        <w:r w:rsidR="00004F08" w:rsidRPr="004A447D" w:rsidDel="00471F5E">
          <w:rPr>
            <w:noProof/>
            <w:lang w:val="en-GB"/>
          </w:rPr>
          <w:delText xml:space="preserve">prior </w:delText>
        </w:r>
        <w:r w:rsidR="00CF2F28" w:rsidRPr="004A447D" w:rsidDel="00471F5E">
          <w:rPr>
            <w:noProof/>
            <w:lang w:val="en-GB"/>
          </w:rPr>
          <w:delText xml:space="preserve">odds to a </w:delText>
        </w:r>
        <w:r w:rsidR="00DE5869" w:rsidDel="00471F5E">
          <w:rPr>
            <w:noProof/>
            <w:lang w:val="en-GB"/>
          </w:rPr>
          <w:delText>7.7</w:delText>
        </w:r>
        <w:r w:rsidR="00D064D9" w:rsidRPr="004A447D" w:rsidDel="00471F5E">
          <w:rPr>
            <w:noProof/>
            <w:lang w:val="en-GB"/>
          </w:rPr>
          <w:delText>%</w:delText>
        </w:r>
        <w:r w:rsidR="00D064D9" w:rsidDel="00471F5E">
          <w:rPr>
            <w:noProof/>
            <w:lang w:val="en-GB"/>
          </w:rPr>
          <w:delText xml:space="preserve"> </w:delText>
        </w:r>
        <w:r w:rsidR="000F24DD" w:rsidDel="00471F5E">
          <w:rPr>
            <w:noProof/>
            <w:lang w:val="en-GB"/>
          </w:rPr>
          <w:delText xml:space="preserve">subjective </w:delText>
        </w:r>
        <w:r w:rsidR="00D064D9" w:rsidDel="00471F5E">
          <w:rPr>
            <w:noProof/>
            <w:lang w:val="en-GB"/>
          </w:rPr>
          <w:delText>posterior probability of an effect</w:delText>
        </w:r>
        <w:r w:rsidR="00004F08" w:rsidRPr="004A447D" w:rsidDel="00471F5E">
          <w:rPr>
            <w:noProof/>
            <w:lang w:val="en-GB"/>
          </w:rPr>
          <w:delText>. Equally,</w:delText>
        </w:r>
        <w:r w:rsidR="000F24DD" w:rsidDel="00471F5E">
          <w:rPr>
            <w:noProof/>
            <w:lang w:val="en-GB"/>
          </w:rPr>
          <w:delText xml:space="preserve"> a person who had high prior confidence (</w:delText>
        </w:r>
        <w:r w:rsidR="000F24DD" w:rsidRPr="004A447D" w:rsidDel="00471F5E">
          <w:rPr>
            <w:noProof/>
            <w:lang w:val="en-GB"/>
          </w:rPr>
          <w:delText>10 to 1 prior odds</w:delText>
        </w:r>
        <w:r w:rsidR="000F24DD" w:rsidDel="00471F5E">
          <w:rPr>
            <w:noProof/>
            <w:lang w:val="en-GB"/>
          </w:rPr>
          <w:delText>,</w:delText>
        </w:r>
        <w:r w:rsidR="000F24DD" w:rsidRPr="004A447D" w:rsidDel="00471F5E">
          <w:rPr>
            <w:noProof/>
            <w:lang w:val="en-GB"/>
          </w:rPr>
          <w:delText xml:space="preserve"> </w:delText>
        </w:r>
        <w:r w:rsidR="000F24DD" w:rsidDel="00471F5E">
          <w:rPr>
            <w:noProof/>
            <w:lang w:val="en-GB"/>
          </w:rPr>
          <w:delText xml:space="preserve">translating to </w:delText>
        </w:r>
        <w:r w:rsidR="000F24DD" w:rsidRPr="004A447D" w:rsidDel="00471F5E">
          <w:rPr>
            <w:noProof/>
            <w:lang w:val="en-GB"/>
          </w:rPr>
          <w:delText xml:space="preserve">91% probability) </w:delText>
        </w:r>
        <w:r w:rsidR="000F24DD" w:rsidDel="00471F5E">
          <w:rPr>
            <w:noProof/>
            <w:lang w:val="en-GB"/>
          </w:rPr>
          <w:delText xml:space="preserve">in the </w:delText>
        </w:r>
        <w:r w:rsidR="00A3023D" w:rsidDel="00471F5E">
          <w:rPr>
            <w:noProof/>
            <w:lang w:val="en-GB"/>
          </w:rPr>
          <w:delText>arms</w:delText>
        </w:r>
        <w:r w:rsidR="000F24DD" w:rsidDel="00471F5E">
          <w:rPr>
            <w:noProof/>
            <w:lang w:val="en-GB"/>
          </w:rPr>
          <w:delText xml:space="preserve"> showing differences in weartimes</w:delText>
        </w:r>
        <w:r w:rsidR="00004F08" w:rsidRPr="004A447D" w:rsidDel="00471F5E">
          <w:rPr>
            <w:noProof/>
            <w:lang w:val="en-GB"/>
          </w:rPr>
          <w:delText xml:space="preserve">, </w:delText>
        </w:r>
        <w:r w:rsidR="004F5088" w:rsidRPr="004A447D" w:rsidDel="00471F5E">
          <w:rPr>
            <w:noProof/>
            <w:lang w:val="en-GB"/>
          </w:rPr>
          <w:delText>sh</w:delText>
        </w:r>
        <w:r w:rsidR="00004F08" w:rsidRPr="004A447D" w:rsidDel="00471F5E">
          <w:rPr>
            <w:noProof/>
            <w:lang w:val="en-GB"/>
          </w:rPr>
          <w:delText xml:space="preserve">ould </w:delText>
        </w:r>
        <w:r w:rsidR="00DE5869" w:rsidDel="00471F5E">
          <w:rPr>
            <w:noProof/>
            <w:lang w:val="en-GB"/>
          </w:rPr>
          <w:delText>become impartial</w:delText>
        </w:r>
        <w:r w:rsidR="002C1EB5" w:rsidRPr="004A447D" w:rsidDel="00471F5E">
          <w:rPr>
            <w:noProof/>
            <w:lang w:val="en-GB"/>
          </w:rPr>
          <w:delText xml:space="preserve"> and </w:delText>
        </w:r>
        <w:r w:rsidR="00004F08" w:rsidRPr="004A447D" w:rsidDel="00471F5E">
          <w:rPr>
            <w:noProof/>
            <w:lang w:val="en-GB"/>
          </w:rPr>
          <w:delText xml:space="preserve">be moved to </w:delText>
        </w:r>
        <w:r w:rsidR="00DE5869" w:rsidDel="00471F5E">
          <w:rPr>
            <w:noProof/>
            <w:lang w:val="en-GB"/>
          </w:rPr>
          <w:delText>54.6</w:delText>
        </w:r>
        <w:r w:rsidR="00004F08" w:rsidRPr="004A447D" w:rsidDel="00471F5E">
          <w:rPr>
            <w:noProof/>
            <w:lang w:val="en-GB"/>
          </w:rPr>
          <w:delText xml:space="preserve">% probability in favor of </w:delText>
        </w:r>
        <w:r w:rsidR="00DE5869" w:rsidDel="00471F5E">
          <w:rPr>
            <w:noProof/>
            <w:lang w:val="en-GB"/>
          </w:rPr>
          <w:delText xml:space="preserve">an </w:delText>
        </w:r>
        <w:r w:rsidR="00004F08" w:rsidRPr="004A447D" w:rsidDel="00471F5E">
          <w:rPr>
            <w:noProof/>
            <w:lang w:val="en-GB"/>
          </w:rPr>
          <w:delText>effect</w:delText>
        </w:r>
        <w:r w:rsidR="00025DBB" w:rsidDel="00471F5E">
          <w:rPr>
            <w:noProof/>
            <w:lang w:val="en-GB"/>
          </w:rPr>
          <w:delText xml:space="preserve"> – </w:delText>
        </w:r>
        <w:r w:rsidR="002C1EB5" w:rsidRPr="004A447D" w:rsidDel="00471F5E">
          <w:rPr>
            <w:noProof/>
            <w:lang w:val="en-GB"/>
          </w:rPr>
          <w:delText>provided that the proponent would agree with our met</w:delText>
        </w:r>
        <w:r w:rsidR="00025DBB" w:rsidDel="00471F5E">
          <w:rPr>
            <w:noProof/>
            <w:lang w:val="en-GB"/>
          </w:rPr>
          <w:delText>hodology to test the hypothesis</w:delText>
        </w:r>
        <w:r w:rsidR="0008527A" w:rsidDel="00471F5E">
          <w:rPr>
            <w:noProof/>
            <w:lang w:val="en-GB"/>
          </w:rPr>
          <w:delText>.</w:delText>
        </w:r>
        <w:r w:rsidR="00025DBB" w:rsidDel="00471F5E">
          <w:rPr>
            <w:noProof/>
            <w:lang w:val="en-GB"/>
          </w:rPr>
          <w:delText xml:space="preserve"> (See supplement section “Interpreting Bayes Factors” for more information.)</w:delText>
        </w:r>
      </w:del>
      <w:commentRangeEnd w:id="281"/>
      <w:r w:rsidR="002C3DB0">
        <w:rPr>
          <w:rStyle w:val="CommentReference"/>
        </w:rPr>
        <w:commentReference w:id="281"/>
      </w:r>
    </w:p>
    <w:p w14:paraId="19D4E1C9" w14:textId="50ACEB22" w:rsidR="00127EED" w:rsidRPr="004A447D" w:rsidDel="00D6767F" w:rsidRDefault="00127EED" w:rsidP="008571CC">
      <w:pPr>
        <w:rPr>
          <w:del w:id="283" w:author="Heino, Matti T J" w:date="2018-07-31T15:55:00Z"/>
          <w:noProof/>
          <w:color w:val="000000"/>
          <w:lang w:val="en-GB"/>
        </w:rPr>
      </w:pPr>
      <w:commentRangeStart w:id="284"/>
      <w:del w:id="285" w:author="Heino, Matti T J" w:date="2018-07-31T15:55:00Z">
        <w:r w:rsidRPr="004A447D" w:rsidDel="00D6767F">
          <w:rPr>
            <w:noProof/>
            <w:color w:val="000000"/>
            <w:lang w:val="en-GB"/>
          </w:rPr>
          <w:delText>Some might be tempted to interpret a "trend towards significance</w:delText>
        </w:r>
        <w:r w:rsidR="00D064D9" w:rsidRPr="00D064D9" w:rsidDel="00D6767F">
          <w:rPr>
            <w:noProof/>
            <w:color w:val="000000"/>
            <w:lang w:val="en-GB"/>
          </w:rPr>
          <w:delText>"</w:delText>
        </w:r>
        <w:r w:rsidRPr="004A447D" w:rsidDel="00D6767F">
          <w:rPr>
            <w:noProof/>
            <w:color w:val="000000"/>
            <w:lang w:val="en-GB"/>
          </w:rPr>
          <w:delText xml:space="preserve"> from the MANOVA result</w:delText>
        </w:r>
        <w:r w:rsidR="009048C4" w:rsidRPr="004A447D" w:rsidDel="00D6767F">
          <w:rPr>
            <w:noProof/>
            <w:lang w:val="en-GB"/>
          </w:rPr>
          <w:delText>, p=0.054</w:delText>
        </w:r>
        <w:r w:rsidRPr="004A447D" w:rsidDel="00D6767F">
          <w:rPr>
            <w:noProof/>
            <w:color w:val="000000"/>
            <w:lang w:val="en-GB"/>
          </w:rPr>
          <w:delText xml:space="preserve">. This </w:delText>
        </w:r>
        <w:r w:rsidR="00BC17AF" w:rsidDel="00D6767F">
          <w:rPr>
            <w:noProof/>
            <w:color w:val="000000"/>
            <w:lang w:val="en-GB"/>
          </w:rPr>
          <w:delText>would be</w:delText>
        </w:r>
        <w:r w:rsidRPr="004A447D" w:rsidDel="00D6767F">
          <w:rPr>
            <w:noProof/>
            <w:color w:val="000000"/>
            <w:lang w:val="en-GB"/>
          </w:rPr>
          <w:delText xml:space="preserve"> </w:delText>
        </w:r>
        <w:r w:rsidR="00BC17AF" w:rsidDel="00D6767F">
          <w:rPr>
            <w:noProof/>
            <w:color w:val="000000"/>
            <w:lang w:val="en-GB"/>
          </w:rPr>
          <w:delText>an unjustified conclusion</w:delText>
        </w:r>
        <w:r w:rsidRPr="004A447D" w:rsidDel="00D6767F">
          <w:rPr>
            <w:noProof/>
            <w:color w:val="000000"/>
            <w:lang w:val="en-GB"/>
          </w:rPr>
          <w:delText xml:space="preserve">, as p-values are random variables </w:delText>
        </w:r>
        <w:r w:rsidR="004D6318" w:rsidRPr="004A447D" w:rsidDel="00D6767F">
          <w:rPr>
            <w:noProof/>
            <w:color w:val="000000"/>
            <w:lang w:val="en-GB"/>
          </w:rPr>
          <w:delText xml:space="preserve">and the only question is whether or not we are studying real phenomena or not – if we are, p-values near zero are always more likely than those near 0.05 </w:delText>
        </w:r>
        <w:r w:rsidRPr="004A447D" w:rsidDel="00D6767F">
          <w:rPr>
            <w:noProof/>
            <w:color w:val="000000"/>
            <w:lang w:val="en-GB"/>
          </w:rPr>
          <w:fldChar w:fldCharType="begin"/>
        </w:r>
        <w:r w:rsidR="00786C9F" w:rsidDel="00D6767F">
          <w:rPr>
            <w:noProof/>
            <w:color w:val="000000"/>
            <w:lang w:val="en-GB"/>
          </w:rPr>
          <w:del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delInstrText>
        </w:r>
        <w:r w:rsidRPr="004A447D" w:rsidDel="00D6767F">
          <w:rPr>
            <w:noProof/>
            <w:color w:val="000000"/>
            <w:lang w:val="en-GB"/>
          </w:rPr>
          <w:fldChar w:fldCharType="separate"/>
        </w:r>
        <w:r w:rsidR="00786C9F" w:rsidRPr="00786C9F" w:rsidDel="00D6767F">
          <w:rPr>
            <w:lang w:val="en-US"/>
          </w:rPr>
          <w:delText>[57]</w:delText>
        </w:r>
        <w:r w:rsidRPr="004A447D" w:rsidDel="00D6767F">
          <w:rPr>
            <w:noProof/>
            <w:color w:val="000000"/>
            <w:lang w:val="en-GB"/>
          </w:rPr>
          <w:fldChar w:fldCharType="end"/>
        </w:r>
        <w:r w:rsidRPr="004A447D" w:rsidDel="00D6767F">
          <w:rPr>
            <w:noProof/>
            <w:color w:val="000000"/>
            <w:lang w:val="en-GB"/>
          </w:rPr>
          <w:delText xml:space="preserve">. </w:delText>
        </w:r>
        <w:r w:rsidR="006F7282" w:rsidDel="00D6767F">
          <w:rPr>
            <w:noProof/>
            <w:color w:val="000000"/>
            <w:lang w:val="en-GB"/>
          </w:rPr>
          <w:delText xml:space="preserve">Even if the arbitrary threshold of </w:delText>
        </w:r>
        <w:r w:rsidRPr="004A447D" w:rsidDel="00D6767F">
          <w:rPr>
            <w:noProof/>
            <w:color w:val="000000"/>
            <w:lang w:val="en-GB"/>
          </w:rPr>
          <w:delText xml:space="preserve">0.05 </w:delText>
        </w:r>
        <w:r w:rsidR="006F7282" w:rsidDel="00D6767F">
          <w:rPr>
            <w:noProof/>
            <w:color w:val="000000"/>
            <w:lang w:val="en-GB"/>
          </w:rPr>
          <w:delText>would have been reached, it would have still been</w:delText>
        </w:r>
        <w:r w:rsidR="004151E9" w:rsidDel="00D6767F">
          <w:rPr>
            <w:noProof/>
            <w:color w:val="000000"/>
            <w:lang w:val="en-GB"/>
          </w:rPr>
          <w:delText xml:space="preserve"> </w:delText>
        </w:r>
        <w:r w:rsidRPr="004A447D" w:rsidDel="00D6767F">
          <w:rPr>
            <w:noProof/>
            <w:color w:val="000000"/>
            <w:lang w:val="en-GB"/>
          </w:rPr>
          <w:delText xml:space="preserve">weak evidence; at best </w:delText>
        </w:r>
        <w:r w:rsidR="006F7282" w:rsidDel="00D6767F">
          <w:rPr>
            <w:noProof/>
            <w:color w:val="000000"/>
            <w:lang w:val="en-GB"/>
          </w:rPr>
          <w:delText>p=0.05</w:delText>
        </w:r>
        <w:r w:rsidR="006F7282" w:rsidRPr="004A447D" w:rsidDel="00D6767F">
          <w:rPr>
            <w:noProof/>
            <w:color w:val="000000"/>
            <w:lang w:val="en-GB"/>
          </w:rPr>
          <w:delText xml:space="preserve"> </w:delText>
        </w:r>
        <w:r w:rsidRPr="004A447D" w:rsidDel="00D6767F">
          <w:rPr>
            <w:noProof/>
            <w:color w:val="000000"/>
            <w:lang w:val="en-GB"/>
          </w:rPr>
          <w:delText>can indicate</w:delText>
        </w:r>
        <w:r w:rsidR="006F7282" w:rsidDel="00D6767F">
          <w:rPr>
            <w:noProof/>
            <w:color w:val="000000"/>
            <w:lang w:val="en-GB"/>
          </w:rPr>
          <w:delText>,</w:delText>
        </w:r>
        <w:r w:rsidRPr="004A447D" w:rsidDel="00D6767F">
          <w:rPr>
            <w:noProof/>
            <w:color w:val="000000"/>
            <w:lang w:val="en-GB"/>
          </w:rPr>
          <w:delText xml:space="preserve"> that the H1 is</w:delText>
        </w:r>
        <w:r w:rsidR="004D6318" w:rsidRPr="004A447D" w:rsidDel="00D6767F">
          <w:rPr>
            <w:noProof/>
            <w:color w:val="000000"/>
            <w:lang w:val="en-GB"/>
          </w:rPr>
          <w:delText xml:space="preserve"> two and a half</w:delText>
        </w:r>
        <w:r w:rsidRPr="004A447D" w:rsidDel="00D6767F">
          <w:rPr>
            <w:noProof/>
            <w:color w:val="000000"/>
            <w:lang w:val="en-GB"/>
          </w:rPr>
          <w:delText xml:space="preserve"> times more likely than H0 (BF</w:delText>
        </w:r>
        <w:r w:rsidRPr="0009294A" w:rsidDel="00D6767F">
          <w:rPr>
            <w:noProof/>
            <w:color w:val="000000"/>
            <w:vertAlign w:val="subscript"/>
            <w:lang w:val="en-GB"/>
          </w:rPr>
          <w:delText>10</w:delText>
        </w:r>
        <w:r w:rsidRPr="004A447D" w:rsidDel="00D6767F">
          <w:rPr>
            <w:noProof/>
            <w:color w:val="000000"/>
            <w:lang w:val="en-GB"/>
          </w:rPr>
          <w:delText>=2.4</w:delText>
        </w:r>
        <w:r w:rsidR="004D6318" w:rsidRPr="004A447D" w:rsidDel="00D6767F">
          <w:rPr>
            <w:noProof/>
            <w:color w:val="000000"/>
            <w:lang w:val="en-GB"/>
          </w:rPr>
          <w:delText>5</w:delText>
        </w:r>
        <w:r w:rsidRPr="004A447D" w:rsidDel="00D6767F">
          <w:rPr>
            <w:noProof/>
            <w:color w:val="000000"/>
            <w:lang w:val="en-GB"/>
          </w:rPr>
          <w:delText xml:space="preserve"> in the </w:delText>
        </w:r>
        <w:r w:rsidRPr="004A447D" w:rsidDel="00D6767F">
          <w:rPr>
            <w:i/>
            <w:noProof/>
            <w:color w:val="000000"/>
            <w:lang w:val="en-GB"/>
          </w:rPr>
          <w:delText>optimal</w:delText>
        </w:r>
        <w:r w:rsidRPr="004A447D" w:rsidDel="00D6767F">
          <w:rPr>
            <w:noProof/>
            <w:color w:val="000000"/>
            <w:lang w:val="en-GB"/>
          </w:rPr>
          <w:delText xml:space="preserve"> case</w:delText>
        </w:r>
        <w:r w:rsidR="0032310C" w:rsidRPr="004A447D" w:rsidDel="00D6767F">
          <w:rPr>
            <w:noProof/>
            <w:color w:val="000000"/>
            <w:lang w:val="en-GB"/>
          </w:rPr>
          <w:delText xml:space="preserve">; see </w:delText>
        </w:r>
        <w:r w:rsidR="0032310C" w:rsidRPr="004A447D" w:rsidDel="00D6767F">
          <w:rPr>
            <w:noProof/>
            <w:color w:val="000000"/>
            <w:lang w:val="en-GB"/>
          </w:rPr>
          <w:fldChar w:fldCharType="begin"/>
        </w:r>
        <w:r w:rsidR="00786C9F" w:rsidDel="00D6767F">
          <w:rPr>
            <w:noProof/>
            <w:color w:val="000000"/>
            <w:lang w:val="en-GB"/>
          </w:rPr>
          <w:del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delInstrText>
        </w:r>
        <w:r w:rsidR="0032310C" w:rsidRPr="004A447D" w:rsidDel="00D6767F">
          <w:rPr>
            <w:noProof/>
            <w:color w:val="000000"/>
            <w:lang w:val="en-GB"/>
          </w:rPr>
          <w:fldChar w:fldCharType="separate"/>
        </w:r>
        <w:r w:rsidR="00786C9F" w:rsidRPr="00786C9F" w:rsidDel="00D6767F">
          <w:rPr>
            <w:lang w:val="en-US"/>
          </w:rPr>
          <w:delText>[58]</w:delText>
        </w:r>
        <w:r w:rsidR="0032310C" w:rsidRPr="004A447D" w:rsidDel="00D6767F">
          <w:rPr>
            <w:noProof/>
            <w:color w:val="000000"/>
            <w:lang w:val="en-GB"/>
          </w:rPr>
          <w:fldChar w:fldCharType="end"/>
        </w:r>
        <w:r w:rsidR="00BC17AF" w:rsidDel="00D6767F">
          <w:rPr>
            <w:noProof/>
            <w:color w:val="000000"/>
            <w:lang w:val="en-GB"/>
          </w:rPr>
          <w:delText xml:space="preserve">, but also </w:delText>
        </w:r>
        <w:r w:rsidR="00BC17AF" w:rsidDel="00D6767F">
          <w:rPr>
            <w:noProof/>
            <w:color w:val="000000"/>
            <w:lang w:val="en-GB"/>
          </w:rPr>
          <w:fldChar w:fldCharType="begin"/>
        </w:r>
        <w:r w:rsidR="00786C9F" w:rsidDel="00D6767F">
          <w:rPr>
            <w:noProof/>
            <w:color w:val="000000"/>
            <w:lang w:val="en-GB"/>
          </w:rPr>
          <w:del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delInstrText>
        </w:r>
        <w:r w:rsidR="00BC17AF" w:rsidDel="00D6767F">
          <w:rPr>
            <w:noProof/>
            <w:color w:val="000000"/>
            <w:lang w:val="en-GB"/>
          </w:rPr>
          <w:fldChar w:fldCharType="separate"/>
        </w:r>
        <w:r w:rsidR="00786C9F" w:rsidRPr="00786C9F" w:rsidDel="00D6767F">
          <w:rPr>
            <w:lang w:val="en-US"/>
          </w:rPr>
          <w:delText>[59]</w:delText>
        </w:r>
        <w:r w:rsidR="00BC17AF" w:rsidDel="00D6767F">
          <w:rPr>
            <w:noProof/>
            <w:color w:val="000000"/>
            <w:lang w:val="en-GB"/>
          </w:rPr>
          <w:fldChar w:fldCharType="end"/>
        </w:r>
        <w:r w:rsidRPr="004A447D" w:rsidDel="00D6767F">
          <w:rPr>
            <w:noProof/>
            <w:color w:val="000000"/>
            <w:lang w:val="en-GB"/>
          </w:rPr>
          <w:delText>).</w:delText>
        </w:r>
      </w:del>
      <w:commentRangeEnd w:id="284"/>
      <w:r w:rsidR="002C3DB0">
        <w:rPr>
          <w:rStyle w:val="CommentReference"/>
        </w:rPr>
        <w:commentReference w:id="284"/>
      </w:r>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2B27BDCF" w:rsidR="006C3807" w:rsidRDefault="008571CC" w:rsidP="000B62A4">
      <w:pPr>
        <w:rPr>
          <w:noProof/>
          <w:lang w:val="en-GB"/>
        </w:rPr>
      </w:pPr>
      <w:r w:rsidRPr="004A447D">
        <w:rPr>
          <w:noProof/>
          <w:lang w:val="en-GB"/>
        </w:rPr>
        <w:lastRenderedPageBreak/>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ins w:id="286" w:author="Heino, Matti T J" w:date="2018-08-05T23:08:00Z">
        <w:r w:rsidR="00652E1F">
          <w:rPr>
            <w:noProof/>
            <w:lang w:val="en-GB"/>
          </w:rPr>
          <w:instrText xml:space="preserve"> ADDIN ZOTERO_ITEM CSL_CITATION {"citationID":"ahl29ercjc","properties":{"formattedCitation":"[62]","plainCitation":"[62]"},"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ins>
      <w:del w:id="287" w:author="Heino, Matti T J" w:date="2018-08-05T23:07:00Z">
        <w:r w:rsidR="00CC2FBC" w:rsidDel="00652E1F">
          <w:rPr>
            <w:noProof/>
            <w:lang w:val="en-GB"/>
          </w:rPr>
          <w:delInstrText xml:space="preserve"> ADDIN ZOTERO_ITEM CSL_CITATION {"citationID":"ahl29ercjc","properties":{"formattedCitation":"[59]","plainCitation":"[59]"},"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delInstrText>
        </w:r>
      </w:del>
      <w:r w:rsidR="006B68F2">
        <w:rPr>
          <w:noProof/>
          <w:lang w:val="en-GB"/>
        </w:rPr>
        <w:fldChar w:fldCharType="separate"/>
      </w:r>
      <w:ins w:id="288" w:author="Heino, Matti T J" w:date="2018-08-05T23:08:00Z">
        <w:r w:rsidR="00652E1F" w:rsidRPr="00652E1F">
          <w:rPr>
            <w:lang w:val="en-US"/>
          </w:rPr>
          <w:t>[62]</w:t>
        </w:r>
      </w:ins>
      <w:del w:id="289" w:author="Heino, Matti T J" w:date="2018-08-05T23:08:00Z">
        <w:r w:rsidR="00CC2FBC" w:rsidRPr="00652E1F" w:rsidDel="00652E1F">
          <w:rPr>
            <w:lang w:val="en-US"/>
          </w:rPr>
          <w:delText>[59]</w:delText>
        </w:r>
      </w:del>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3F2AF127" w:rsidR="008571CC" w:rsidRPr="00C01C69" w:rsidRDefault="00C01C69" w:rsidP="00F36B71">
      <w:pPr>
        <w:rPr>
          <w:noProof/>
          <w:lang w:val="en-GB"/>
        </w:rPr>
      </w:pPr>
      <w:r>
        <w:rPr>
          <w:noProof/>
          <w:lang w:val="en-GB"/>
        </w:rPr>
        <w:lastRenderedPageBreak/>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ins w:id="290" w:author="Heino, Matti T J" w:date="2018-08-05T23:08:00Z">
        <w:r w:rsidR="00652E1F">
          <w:rPr>
            <w:noProof/>
            <w:lang w:val="en-GB"/>
          </w:rPr>
          <w:instrText xml:space="preserve"> ADDIN ZOTERO_ITEM CSL_CITATION {"citationID":"a13ebvgh436","properties":{"formattedCitation":"[63]","plainCitation":"[63]"},"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ins>
      <w:del w:id="291" w:author="Heino, Matti T J" w:date="2018-08-05T23:07:00Z">
        <w:r w:rsidR="00CC2FBC" w:rsidDel="00652E1F">
          <w:rPr>
            <w:noProof/>
            <w:lang w:val="en-GB"/>
          </w:rPr>
          <w:delInstrText xml:space="preserve"> ADDIN ZOTERO_ITEM CSL_CITATION {"citationID":"a13ebvgh436","properties":{"formattedCitation":"[60]","plainCitation":"[60]"},"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delInstrText>
        </w:r>
      </w:del>
      <w:r w:rsidR="00F36B71">
        <w:rPr>
          <w:noProof/>
          <w:lang w:val="en-GB"/>
        </w:rPr>
        <w:fldChar w:fldCharType="separate"/>
      </w:r>
      <w:ins w:id="292" w:author="Heino, Matti T J" w:date="2018-08-05T23:08:00Z">
        <w:r w:rsidR="00652E1F" w:rsidRPr="00652E1F">
          <w:rPr>
            <w:lang w:val="en-US"/>
          </w:rPr>
          <w:t>[63]</w:t>
        </w:r>
      </w:ins>
      <w:del w:id="293" w:author="Heino, Matti T J" w:date="2018-08-05T23:08:00Z">
        <w:r w:rsidR="00CC2FBC" w:rsidRPr="00652E1F" w:rsidDel="00652E1F">
          <w:rPr>
            <w:lang w:val="en-US"/>
          </w:rPr>
          <w:delText>[60]</w:delText>
        </w:r>
      </w:del>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294" w:name="_Toc449907569"/>
      <w:r w:rsidRPr="004A447D">
        <w:rPr>
          <w:noProof/>
          <w:lang w:val="en-GB"/>
        </w:rPr>
        <w:t xml:space="preserve">Limitations </w:t>
      </w:r>
      <w:r w:rsidR="001E24E4" w:rsidRPr="004A447D">
        <w:rPr>
          <w:noProof/>
          <w:lang w:val="en-GB"/>
        </w:rPr>
        <w:t>and strengths</w:t>
      </w:r>
      <w:bookmarkEnd w:id="294"/>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295"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295"/>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 xml:space="preserve">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w:t>
      </w:r>
      <w:r w:rsidR="004C3081" w:rsidRPr="004A447D">
        <w:rPr>
          <w:noProof/>
          <w:lang w:val="en-GB"/>
        </w:rPr>
        <w:lastRenderedPageBreak/>
        <w:t>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296" w:name="_Toc433819237"/>
      <w:bookmarkStart w:id="297" w:name="_Toc449907571"/>
      <w:r w:rsidRPr="00E76F16">
        <w:rPr>
          <w:noProof/>
          <w:lang w:val="en-GB"/>
        </w:rPr>
        <w:t>Contamination effects</w:t>
      </w:r>
      <w:bookmarkEnd w:id="296"/>
      <w:r>
        <w:rPr>
          <w:noProof/>
          <w:lang w:val="en-GB"/>
        </w:rPr>
        <w:t xml:space="preserve"> and m</w:t>
      </w:r>
      <w:r w:rsidR="00CD31B6" w:rsidRPr="00E76F16">
        <w:rPr>
          <w:noProof/>
          <w:lang w:val="en-GB"/>
        </w:rPr>
        <w:t>asking the different message conditions</w:t>
      </w:r>
      <w:bookmarkEnd w:id="297"/>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298" w:name="_Toc449907572"/>
      <w:r w:rsidRPr="004A447D">
        <w:rPr>
          <w:noProof/>
          <w:lang w:val="en-GB"/>
        </w:rPr>
        <w:t>Sampling plan</w:t>
      </w:r>
      <w:bookmarkEnd w:id="298"/>
    </w:p>
    <w:p w14:paraId="2C8CCF17" w14:textId="2FA0B9F0"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ins w:id="299" w:author="Heino, Matti T J" w:date="2018-08-05T23:08:00Z">
        <w:r w:rsidR="00652E1F">
          <w:rPr>
            <w:noProof/>
            <w:lang w:val="en-GB"/>
          </w:rPr>
          <w:instrText xml:space="preserve"> ADDIN ZOTERO_ITEM CSL_CITATION {"citationID":"1sqpgugppc","properties":{"formattedCitation":"[64]","plainCitation":"[64]"},"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ins>
      <w:del w:id="300" w:author="Heino, Matti T J" w:date="2018-08-05T23:07:00Z">
        <w:r w:rsidR="00CC2FBC" w:rsidDel="00652E1F">
          <w:rPr>
            <w:noProof/>
            <w:lang w:val="en-GB"/>
          </w:rPr>
          <w:delInstrText xml:space="preserve"> ADDIN ZOTERO_ITEM CSL_CITATION {"citationID":"1sqpgugppc","properties":{"formattedCitation":"[61]","plainCitation":"[61]"},"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delInstrText>
        </w:r>
      </w:del>
      <w:r w:rsidR="00704C3B" w:rsidRPr="004A447D">
        <w:rPr>
          <w:noProof/>
          <w:lang w:val="en-GB"/>
        </w:rPr>
        <w:fldChar w:fldCharType="separate"/>
      </w:r>
      <w:ins w:id="301" w:author="Heino, Matti T J" w:date="2018-08-05T23:08:00Z">
        <w:r w:rsidR="00652E1F" w:rsidRPr="00652E1F">
          <w:rPr>
            <w:lang w:val="en-US"/>
          </w:rPr>
          <w:t>[64]</w:t>
        </w:r>
      </w:ins>
      <w:del w:id="302" w:author="Heino, Matti T J" w:date="2018-08-05T23:08:00Z">
        <w:r w:rsidR="00CC2FBC" w:rsidRPr="00652E1F" w:rsidDel="00652E1F">
          <w:rPr>
            <w:lang w:val="en-US"/>
          </w:rPr>
          <w:delText>[61]</w:delText>
        </w:r>
      </w:del>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w:t>
      </w:r>
      <w:r w:rsidR="0078533C" w:rsidRPr="004A447D">
        <w:rPr>
          <w:noProof/>
          <w:lang w:val="en-GB"/>
        </w:rPr>
        <w:lastRenderedPageBreak/>
        <w:t>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ins w:id="303" w:author="Heino, Matti T J" w:date="2018-08-05T23:08:00Z">
        <w:r w:rsidR="00652E1F">
          <w:rPr>
            <w:noProof/>
            <w:lang w:val="en-GB"/>
          </w:rPr>
          <w:instrText xml:space="preserve"> ADDIN ZOTERO_ITEM CSL_CITATION {"citationID":"7qu1Vd1t","properties":{"formattedCitation":"[65,  but see also 66]","plainCitation":"[65,  but see also 66]"},"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ins>
      <w:del w:id="304" w:author="Heino, Matti T J" w:date="2018-08-05T23:07:00Z">
        <w:r w:rsidR="00CC2FBC" w:rsidDel="00652E1F">
          <w:rPr>
            <w:noProof/>
            <w:lang w:val="en-GB"/>
          </w:rPr>
          <w:delInstrText xml:space="preserve"> ADDIN ZOTERO_ITEM CSL_CITATION {"citationID":"7qu1Vd1t","properties":{"formattedCitation":"[62,  but see also 63]","plainCitation":"[62,  but see also 63]"},"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delInstrText>
        </w:r>
      </w:del>
      <w:r w:rsidR="0078533C" w:rsidRPr="004A447D">
        <w:rPr>
          <w:noProof/>
          <w:lang w:val="en-GB"/>
        </w:rPr>
        <w:fldChar w:fldCharType="separate"/>
      </w:r>
      <w:ins w:id="305" w:author="Heino, Matti T J" w:date="2018-08-05T23:08:00Z">
        <w:r w:rsidR="00652E1F" w:rsidRPr="00652E1F">
          <w:rPr>
            <w:lang w:val="en-US"/>
          </w:rPr>
          <w:t>[65,  but see also 66]</w:t>
        </w:r>
      </w:ins>
      <w:del w:id="306" w:author="Heino, Matti T J" w:date="2018-08-05T23:08:00Z">
        <w:r w:rsidR="00CC2FBC" w:rsidRPr="00652E1F" w:rsidDel="00652E1F">
          <w:rPr>
            <w:lang w:val="en-US"/>
          </w:rPr>
          <w:delText>[62,  but see also 63]</w:delText>
        </w:r>
      </w:del>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307" w:name="_Ref449901265"/>
      <w:bookmarkStart w:id="308" w:name="_Toc449907573"/>
      <w:r w:rsidRPr="004A447D">
        <w:rPr>
          <w:noProof/>
          <w:lang w:val="en-GB"/>
        </w:rPr>
        <w:t>Lack of a randomised no-SMS control group</w:t>
      </w:r>
      <w:bookmarkEnd w:id="307"/>
      <w:bookmarkEnd w:id="308"/>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309" w:name="_Toc449907575"/>
      <w:r w:rsidRPr="004A447D">
        <w:rPr>
          <w:noProof/>
          <w:lang w:val="en-GB"/>
        </w:rPr>
        <w:lastRenderedPageBreak/>
        <w:t>Message content and size of request</w:t>
      </w:r>
      <w:bookmarkEnd w:id="309"/>
    </w:p>
    <w:p w14:paraId="75A9D5E7" w14:textId="65490634"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w:t>
      </w:r>
      <w:r w:rsidR="001F0116" w:rsidRPr="009276D8">
        <w:rPr>
          <w:i/>
          <w:noProof/>
          <w:lang w:val="en-GB"/>
        </w:rPr>
        <w:t>if</w:t>
      </w:r>
      <w:r w:rsidR="001F0116" w:rsidRPr="004A447D">
        <w:rPr>
          <w:noProof/>
          <w:lang w:val="en-GB"/>
        </w:rPr>
        <w:t xml:space="preserve">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w:t>
      </w:r>
      <w:r w:rsidR="00E7581C" w:rsidRPr="009276D8">
        <w:rPr>
          <w:i/>
          <w:noProof/>
          <w:lang w:val="en-GB"/>
        </w:rPr>
        <w:t>and</w:t>
      </w:r>
      <w:r w:rsidR="00E7581C">
        <w:rPr>
          <w:noProof/>
          <w:lang w:val="en-GB"/>
        </w:rPr>
        <w:t xml:space="preserve">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ins w:id="310" w:author="Heino, Matti T J" w:date="2018-08-01T22:08:00Z">
        <w:r w:rsidR="009276D8">
          <w:rPr>
            <w:noProof/>
            <w:lang w:val="en-GB"/>
          </w:rPr>
          <w:t xml:space="preserve"> Message content </w:t>
        </w:r>
      </w:ins>
      <w:ins w:id="311" w:author="Heino, Matti T J" w:date="2018-08-01T22:10:00Z">
        <w:r w:rsidR="009276D8">
          <w:rPr>
            <w:noProof/>
            <w:lang w:val="en-GB"/>
          </w:rPr>
          <w:t>(as explicated in hypothesis H</w:t>
        </w:r>
        <w:r w:rsidR="009276D8" w:rsidRPr="009276D8">
          <w:rPr>
            <w:noProof/>
            <w:vertAlign w:val="subscript"/>
            <w:lang w:val="en-GB"/>
          </w:rPr>
          <w:t>2</w:t>
        </w:r>
        <w:r w:rsidR="009276D8">
          <w:rPr>
            <w:noProof/>
            <w:lang w:val="en-GB"/>
          </w:rPr>
          <w:t xml:space="preserve">) </w:t>
        </w:r>
      </w:ins>
      <w:ins w:id="312" w:author="Heino, Matti T J" w:date="2018-08-01T22:08:00Z">
        <w:r w:rsidR="009276D8">
          <w:rPr>
            <w:noProof/>
            <w:lang w:val="en-GB"/>
          </w:rPr>
          <w:t>may not play a role at all, if the real reason for non-compliance is</w:t>
        </w:r>
      </w:ins>
      <w:ins w:id="313" w:author="Heino, Matti T J" w:date="2018-08-01T22:10:00Z">
        <w:r w:rsidR="009276D8">
          <w:rPr>
            <w:noProof/>
            <w:lang w:val="en-GB"/>
          </w:rPr>
          <w:t xml:space="preserve"> e.g.</w:t>
        </w:r>
      </w:ins>
      <w:ins w:id="314" w:author="Heino, Matti T J" w:date="2018-08-01T22:08:00Z">
        <w:r w:rsidR="009276D8">
          <w:rPr>
            <w:noProof/>
            <w:lang w:val="en-GB"/>
          </w:rPr>
          <w:t xml:space="preserve"> leaving the house in a rush</w:t>
        </w:r>
      </w:ins>
      <w:ins w:id="315" w:author="Heino, Matti T J" w:date="2018-08-01T22:10:00Z">
        <w:r w:rsidR="009276D8">
          <w:rPr>
            <w:noProof/>
            <w:lang w:val="en-GB"/>
          </w:rPr>
          <w:t>.</w:t>
        </w:r>
      </w:ins>
      <w:ins w:id="316" w:author="Heino, Matti T J" w:date="2018-08-01T22:08:00Z">
        <w:r w:rsidR="009276D8">
          <w:rPr>
            <w:noProof/>
            <w:lang w:val="en-GB"/>
          </w:rPr>
          <w:t xml:space="preserve"> </w:t>
        </w:r>
      </w:ins>
      <w:ins w:id="317" w:author="Heino, Matti T J" w:date="2018-08-01T22:10:00Z">
        <w:r w:rsidR="009276D8">
          <w:rPr>
            <w:noProof/>
            <w:lang w:val="en-GB"/>
          </w:rPr>
          <w:t>I</w:t>
        </w:r>
      </w:ins>
      <w:ins w:id="318" w:author="Heino, Matti T J" w:date="2018-08-01T22:08:00Z">
        <w:r w:rsidR="009276D8">
          <w:rPr>
            <w:noProof/>
            <w:lang w:val="en-GB"/>
          </w:rPr>
          <w:t xml:space="preserve">n </w:t>
        </w:r>
      </w:ins>
      <w:ins w:id="319" w:author="Heino, Matti T J" w:date="2018-08-01T22:10:00Z">
        <w:r w:rsidR="009276D8">
          <w:rPr>
            <w:noProof/>
            <w:lang w:val="en-GB"/>
          </w:rPr>
          <w:t xml:space="preserve">such a </w:t>
        </w:r>
      </w:ins>
      <w:ins w:id="320" w:author="Heino, Matti T J" w:date="2018-08-01T22:08:00Z">
        <w:r w:rsidR="009276D8">
          <w:rPr>
            <w:noProof/>
            <w:lang w:val="en-GB"/>
          </w:rPr>
          <w:t>case</w:t>
        </w:r>
      </w:ins>
      <w:ins w:id="321" w:author="Heino, Matti T J" w:date="2018-08-01T22:10:00Z">
        <w:r w:rsidR="009276D8">
          <w:rPr>
            <w:noProof/>
            <w:lang w:val="en-GB"/>
          </w:rPr>
          <w:t>, though,</w:t>
        </w:r>
      </w:ins>
      <w:ins w:id="322" w:author="Heino, Matti T J" w:date="2018-08-01T22:08:00Z">
        <w:r w:rsidR="009276D8">
          <w:rPr>
            <w:noProof/>
            <w:lang w:val="en-GB"/>
          </w:rPr>
          <w:t xml:space="preserve"> </w:t>
        </w:r>
      </w:ins>
      <w:ins w:id="323" w:author="Heino, Matti T J" w:date="2018-08-01T22:09:00Z">
        <w:r w:rsidR="009276D8">
          <w:rPr>
            <w:noProof/>
            <w:lang w:val="en-GB"/>
          </w:rPr>
          <w:t xml:space="preserve">we would still expect </w:t>
        </w:r>
      </w:ins>
      <w:ins w:id="324" w:author="Heino, Matti T J" w:date="2018-08-01T22:11:00Z">
        <w:r w:rsidR="009276D8">
          <w:rPr>
            <w:noProof/>
            <w:lang w:val="en-GB"/>
          </w:rPr>
          <w:t>those who are reminded to have increased wear times compared to those who are not reminded (hypothesis H</w:t>
        </w:r>
        <w:r w:rsidR="009276D8" w:rsidRPr="009276D8">
          <w:rPr>
            <w:noProof/>
            <w:vertAlign w:val="subscript"/>
            <w:lang w:val="en-GB"/>
          </w:rPr>
          <w:t>1</w:t>
        </w:r>
        <w:r w:rsidR="009276D8">
          <w:rPr>
            <w:noProof/>
            <w:lang w:val="en-GB"/>
          </w:rPr>
          <w:t>).</w:t>
        </w:r>
      </w:ins>
    </w:p>
    <w:p w14:paraId="2FEC0B31" w14:textId="1E3C4A7C" w:rsidR="00B33A5B" w:rsidRPr="004A447D" w:rsidRDefault="00B33A5B" w:rsidP="009C040A">
      <w:pPr>
        <w:pStyle w:val="Heading2"/>
        <w:rPr>
          <w:noProof/>
          <w:lang w:val="en-GB"/>
        </w:rPr>
      </w:pPr>
      <w:r>
        <w:rPr>
          <w:noProof/>
          <w:lang w:val="en-GB"/>
        </w:rPr>
        <w:t>Pre-registration</w:t>
      </w:r>
    </w:p>
    <w:p w14:paraId="40199608" w14:textId="5D52F863"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ins w:id="325" w:author="Heino, Matti T J" w:date="2018-08-05T23:08:00Z">
        <w:r w:rsidR="00652E1F">
          <w:rPr>
            <w:noProof/>
            <w:lang w:val="en-GB"/>
          </w:rPr>
          <w:instrText xml:space="preserve"> ADDIN ZOTERO_ITEM CSL_CITATION {"citationID":"2i7bdbfkn0","properties":{"formattedCitation":"[67]","plainCitation":"[67]"},"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ins>
      <w:del w:id="326" w:author="Heino, Matti T J" w:date="2018-08-05T23:07:00Z">
        <w:r w:rsidR="00CC2FBC" w:rsidDel="00652E1F">
          <w:rPr>
            <w:noProof/>
            <w:lang w:val="en-GB"/>
          </w:rPr>
          <w:delInstrText xml:space="preserve"> ADDIN ZOTERO_ITEM CSL_CITATION {"citationID":"2i7bdbfkn0","properties":{"formattedCitation":"[64]","plainCitation":"[64]"},"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delInstrText>
        </w:r>
      </w:del>
      <w:r w:rsidR="005F48D7" w:rsidRPr="004A447D">
        <w:rPr>
          <w:noProof/>
          <w:lang w:val="en-GB"/>
        </w:rPr>
        <w:fldChar w:fldCharType="separate"/>
      </w:r>
      <w:ins w:id="327" w:author="Heino, Matti T J" w:date="2018-08-05T23:08:00Z">
        <w:r w:rsidR="00652E1F" w:rsidRPr="00652E1F">
          <w:rPr>
            <w:lang w:val="en-US"/>
          </w:rPr>
          <w:t>[67]</w:t>
        </w:r>
      </w:ins>
      <w:del w:id="328" w:author="Heino, Matti T J" w:date="2018-08-05T23:08:00Z">
        <w:r w:rsidR="00CC2FBC" w:rsidRPr="00652E1F" w:rsidDel="00652E1F">
          <w:rPr>
            <w:lang w:val="en-US"/>
          </w:rPr>
          <w:delText>[64]</w:delText>
        </w:r>
      </w:del>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ins w:id="329" w:author="Heino, Matti T J" w:date="2018-08-05T23:08:00Z">
        <w:r w:rsidR="00652E1F">
          <w:rPr>
            <w:noProof/>
            <w:lang w:val="en-GB"/>
          </w:rPr>
          <w:instrText xml:space="preserve"> ADDIN ZOTERO_ITEM CSL_CITATION {"citationID":"2airv3n79o","properties":{"formattedCitation":"[68]","plainCitation":"[68]"},"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ins>
      <w:del w:id="330" w:author="Heino, Matti T J" w:date="2018-08-05T23:07:00Z">
        <w:r w:rsidR="00CC2FBC" w:rsidDel="00652E1F">
          <w:rPr>
            <w:noProof/>
            <w:lang w:val="en-GB"/>
          </w:rPr>
          <w:delInstrText xml:space="preserve"> ADDIN ZOTERO_ITEM CSL_CITATION {"citationID":"2airv3n79o","properties":{"formattedCitation":"[65]","plainCitation":"[65]"},"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delInstrText>
        </w:r>
      </w:del>
      <w:r w:rsidRPr="004A447D">
        <w:rPr>
          <w:noProof/>
          <w:lang w:val="en-GB"/>
        </w:rPr>
        <w:fldChar w:fldCharType="separate"/>
      </w:r>
      <w:ins w:id="331" w:author="Heino, Matti T J" w:date="2018-08-05T23:08:00Z">
        <w:r w:rsidR="00652E1F" w:rsidRPr="00652E1F">
          <w:rPr>
            <w:lang w:val="en-US"/>
          </w:rPr>
          <w:t>[68]</w:t>
        </w:r>
      </w:ins>
      <w:del w:id="332" w:author="Heino, Matti T J" w:date="2018-08-05T23:08:00Z">
        <w:r w:rsidR="00CC2FBC" w:rsidRPr="00652E1F" w:rsidDel="00652E1F">
          <w:rPr>
            <w:lang w:val="en-US"/>
          </w:rPr>
          <w:delText>[65]</w:delText>
        </w:r>
      </w:del>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ins w:id="333" w:author="Heino, Matti T J" w:date="2018-08-05T23:08:00Z">
        <w:r w:rsidR="00652E1F">
          <w:rPr>
            <w:noProof/>
            <w:lang w:val="en-GB"/>
          </w:rPr>
          <w:instrText xml:space="preserve"> ADDIN ZOTERO_ITEM CSL_CITATION {"citationID":"1ptrdsc34q","properties":{"formattedCitation":"[69]","plainCitation":"[69]"},"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ins>
      <w:del w:id="334" w:author="Heino, Matti T J" w:date="2018-08-05T23:07:00Z">
        <w:r w:rsidR="00CC2FBC" w:rsidDel="00652E1F">
          <w:rPr>
            <w:noProof/>
            <w:lang w:val="en-GB"/>
          </w:rPr>
          <w:delInstrText xml:space="preserve"> ADDIN ZOTERO_ITEM CSL_CITATION {"citationID":"1ptrdsc34q","properties":{"formattedCitation":"[66]","plainCitation":"[66]"},"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delInstrText>
        </w:r>
      </w:del>
      <w:r w:rsidRPr="004A447D">
        <w:rPr>
          <w:noProof/>
          <w:lang w:val="en-GB"/>
        </w:rPr>
        <w:fldChar w:fldCharType="separate"/>
      </w:r>
      <w:ins w:id="335" w:author="Heino, Matti T J" w:date="2018-08-05T23:08:00Z">
        <w:r w:rsidR="00652E1F" w:rsidRPr="00652E1F">
          <w:rPr>
            <w:lang w:val="en-US"/>
          </w:rPr>
          <w:t>[69]</w:t>
        </w:r>
      </w:ins>
      <w:del w:id="336" w:author="Heino, Matti T J" w:date="2018-08-05T23:08:00Z">
        <w:r w:rsidR="00CC2FBC" w:rsidRPr="00652E1F" w:rsidDel="00652E1F">
          <w:rPr>
            <w:lang w:val="en-US"/>
          </w:rPr>
          <w:delText>[66]</w:delText>
        </w:r>
      </w:del>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FCD479B" w:rsidR="006375E1" w:rsidRPr="004A447D" w:rsidDel="007C4B3A" w:rsidRDefault="006375E1" w:rsidP="009C040A">
      <w:pPr>
        <w:pStyle w:val="Heading2"/>
        <w:rPr>
          <w:del w:id="337" w:author="Heino, Matti T J" w:date="2018-08-01T21:39:00Z"/>
          <w:noProof/>
          <w:lang w:val="en-GB"/>
        </w:rPr>
      </w:pPr>
      <w:bookmarkStart w:id="338" w:name="_Toc449907577"/>
      <w:commentRangeStart w:id="339"/>
      <w:del w:id="340" w:author="Heino, Matti T J" w:date="2018-08-01T21:39:00Z">
        <w:r w:rsidRPr="004A447D" w:rsidDel="007C4B3A">
          <w:rPr>
            <w:noProof/>
            <w:lang w:val="en-GB"/>
          </w:rPr>
          <w:lastRenderedPageBreak/>
          <w:delText>Rational theory defense</w:delText>
        </w:r>
      </w:del>
      <w:bookmarkEnd w:id="338"/>
      <w:commentRangeEnd w:id="339"/>
      <w:r w:rsidR="002C3DB0">
        <w:rPr>
          <w:rStyle w:val="CommentReference"/>
          <w:b w:val="0"/>
          <w:bCs w:val="0"/>
          <w:color w:val="auto"/>
        </w:rPr>
        <w:commentReference w:id="339"/>
      </w:r>
    </w:p>
    <w:p w14:paraId="4A139F8D" w14:textId="3D8A1947" w:rsidR="006375E1" w:rsidRPr="004A447D" w:rsidDel="007C4B3A" w:rsidRDefault="006375E1" w:rsidP="006375E1">
      <w:pPr>
        <w:rPr>
          <w:del w:id="341" w:author="Heino, Matti T J" w:date="2018-08-01T21:39:00Z"/>
          <w:noProof/>
          <w:color w:val="000000"/>
          <w:lang w:val="en-GB"/>
        </w:rPr>
      </w:pPr>
      <w:del w:id="342" w:author="Heino, Matti T J" w:date="2018-08-01T21:39:00Z">
        <w:r w:rsidRPr="004A447D" w:rsidDel="007C4B3A">
          <w:rPr>
            <w:noProof/>
            <w:lang w:val="en-GB"/>
          </w:rPr>
          <w:delText xml:space="preserve">We must be careful not </w:delText>
        </w:r>
        <w:r w:rsidR="00E7581C" w:rsidDel="007C4B3A">
          <w:rPr>
            <w:noProof/>
            <w:lang w:val="en-GB"/>
          </w:rPr>
          <w:delText>read</w:delText>
        </w:r>
        <w:r w:rsidRPr="004A447D" w:rsidDel="007C4B3A">
          <w:rPr>
            <w:noProof/>
            <w:lang w:val="en-GB"/>
          </w:rPr>
          <w:delText xml:space="preserve"> too much into potential explanations (such as the hidden moderators-argument) for why </w:delText>
        </w:r>
        <w:r w:rsidR="00695128" w:rsidDel="007C4B3A">
          <w:rPr>
            <w:noProof/>
            <w:lang w:val="en-GB"/>
          </w:rPr>
          <w:delText>an effect was not detected here</w:delText>
        </w:r>
        <w:r w:rsidRPr="004A447D" w:rsidDel="007C4B3A">
          <w:rPr>
            <w:noProof/>
            <w:lang w:val="en-GB"/>
          </w:rPr>
          <w:delText xml:space="preserve">. </w:delText>
        </w:r>
        <w:r w:rsidR="00B33A5B" w:rsidDel="007C4B3A">
          <w:rPr>
            <w:noProof/>
            <w:color w:val="000000"/>
            <w:lang w:val="en-GB"/>
          </w:rPr>
          <w:delText>In the light of the recent</w:delText>
        </w:r>
        <w:r w:rsidRPr="004A447D" w:rsidDel="007C4B3A">
          <w:rPr>
            <w:noProof/>
            <w:color w:val="000000"/>
            <w:lang w:val="en-GB"/>
          </w:rPr>
          <w:delText xml:space="preserve"> “crisis of confidence in the psychological sciences”, it </w:delText>
        </w:r>
        <w:r w:rsidR="00E7581C" w:rsidDel="007C4B3A">
          <w:rPr>
            <w:noProof/>
            <w:color w:val="000000"/>
            <w:lang w:val="en-GB"/>
          </w:rPr>
          <w:delText>is concerning</w:delText>
        </w:r>
        <w:r w:rsidRPr="004A447D" w:rsidDel="007C4B3A">
          <w:rPr>
            <w:noProof/>
            <w:color w:val="000000"/>
            <w:lang w:val="en-GB"/>
          </w:rPr>
          <w:delText xml:space="preserve"> that only a single direct replication of the xerox machine study has been published. </w:delText>
        </w:r>
        <w:r w:rsidR="00E7581C" w:rsidDel="007C4B3A">
          <w:rPr>
            <w:noProof/>
            <w:color w:val="000000"/>
            <w:lang w:val="en-GB"/>
          </w:rPr>
          <w:delText xml:space="preserve"> </w:delText>
        </w:r>
        <w:r w:rsidRPr="004A447D" w:rsidDel="007C4B3A">
          <w:rPr>
            <w:noProof/>
            <w:color w:val="000000"/>
            <w:lang w:val="en-GB"/>
          </w:rPr>
          <w:delText xml:space="preserve">The lack of direct replication and the mixed results from conceptual replications point to a more specific question in the context of current research: when is it rational to defend a theory by coming up with additional auxiliary hypotheses or rejecting the </w:delText>
        </w:r>
        <w:r w:rsidR="001B33B9" w:rsidRPr="004A447D" w:rsidDel="007C4B3A">
          <w:rPr>
            <w:noProof/>
            <w:color w:val="000000"/>
            <w:lang w:val="en-GB"/>
          </w:rPr>
          <w:delText>protocol of a falsifying experiment (falsification and corroboration being continuous measures, defined by the strictness of the test)</w:delText>
        </w:r>
        <w:r w:rsidR="00A82C1E" w:rsidDel="007C4B3A">
          <w:rPr>
            <w:noProof/>
            <w:color w:val="000000"/>
            <w:lang w:val="en-GB"/>
          </w:rPr>
          <w:delText>.</w:delText>
        </w:r>
        <w:r w:rsidR="001B33B9" w:rsidRPr="004A447D" w:rsidDel="007C4B3A">
          <w:rPr>
            <w:noProof/>
            <w:color w:val="000000"/>
            <w:lang w:val="en-GB"/>
          </w:rPr>
          <w:delText xml:space="preserve"> Meehl  argues, from a neo-Popperian framework, for the Lakatos principle: </w:delText>
        </w:r>
        <w:r w:rsidR="001B33B9" w:rsidRPr="004A447D" w:rsidDel="007C4B3A">
          <w:rPr>
            <w:i/>
            <w:noProof/>
            <w:color w:val="000000"/>
            <w:lang w:val="en-GB"/>
          </w:rPr>
          <w:delText>it is rational to defend a (</w:delText>
        </w:r>
        <w:r w:rsidR="00F8781D" w:rsidRPr="004A447D" w:rsidDel="007C4B3A">
          <w:rPr>
            <w:i/>
            <w:noProof/>
            <w:color w:val="000000"/>
            <w:lang w:val="en-GB"/>
          </w:rPr>
          <w:delText>seasoned</w:delText>
        </w:r>
        <w:r w:rsidR="001B33B9" w:rsidRPr="004A447D" w:rsidDel="007C4B3A">
          <w:rPr>
            <w:i/>
            <w:noProof/>
            <w:color w:val="000000"/>
            <w:lang w:val="en-GB"/>
          </w:rPr>
          <w:delText>) theory when it has accumulated an impressive track record of strong successes</w:delText>
        </w:r>
        <w:r w:rsidR="001B33B9" w:rsidRPr="004A447D" w:rsidDel="007C4B3A">
          <w:rPr>
            <w:noProof/>
            <w:color w:val="000000"/>
            <w:lang w:val="en-GB"/>
          </w:rPr>
          <w:delText xml:space="preserve">. </w:delText>
        </w:r>
      </w:del>
    </w:p>
    <w:p w14:paraId="6DDCC122" w14:textId="2AEABD74" w:rsidR="006375E1" w:rsidRPr="004A447D" w:rsidDel="007C4B3A" w:rsidRDefault="006375E1" w:rsidP="006375E1">
      <w:pPr>
        <w:rPr>
          <w:del w:id="343" w:author="Heino, Matti T J" w:date="2018-08-01T21:39:00Z"/>
          <w:noProof/>
          <w:lang w:val="en-GB"/>
        </w:rPr>
      </w:pPr>
      <w:del w:id="344" w:author="Heino, Matti T J" w:date="2018-08-01T21:39:00Z">
        <w:r w:rsidRPr="00FA1F64" w:rsidDel="007C4B3A">
          <w:rPr>
            <w:noProof/>
            <w:lang w:val="en-GB"/>
          </w:rPr>
          <w:delText xml:space="preserve">As measured by Bayes Factors, even without accounting for possible publication bias, the </w:delText>
        </w:r>
      </w:del>
      <w:del w:id="345" w:author="Heino, Matti T J" w:date="2018-07-31T16:15:00Z">
        <w:r w:rsidRPr="00FA1F64" w:rsidDel="000F18A9">
          <w:rPr>
            <w:noProof/>
            <w:lang w:val="en-GB"/>
          </w:rPr>
          <w:delText>LBC</w:delText>
        </w:r>
      </w:del>
      <w:del w:id="346" w:author="Heino, Matti T J" w:date="2018-08-01T21:39:00Z">
        <w:r w:rsidRPr="00FA1F64" w:rsidDel="007C4B3A">
          <w:rPr>
            <w:noProof/>
            <w:lang w:val="en-GB"/>
          </w:rPr>
          <w:delText xml:space="preserve"> study does not reach the criterion for strong evidence (see data at https://osf.io/7y25w/).</w:delText>
        </w:r>
        <w:r w:rsidR="001B33B9" w:rsidRPr="00FA1F64" w:rsidDel="007C4B3A">
          <w:rPr>
            <w:noProof/>
            <w:lang w:val="en-GB"/>
          </w:rPr>
          <w:delText xml:space="preserve"> It would thus be quite a leap to consider the </w:delText>
        </w:r>
      </w:del>
      <w:del w:id="347" w:author="Heino, Matti T J" w:date="2018-07-31T16:15:00Z">
        <w:r w:rsidR="001B33B9" w:rsidRPr="00FA1F64" w:rsidDel="000F18A9">
          <w:rPr>
            <w:noProof/>
            <w:lang w:val="en-GB"/>
          </w:rPr>
          <w:delText>LBC</w:delText>
        </w:r>
      </w:del>
      <w:del w:id="348" w:author="Heino, Matti T J" w:date="2018-08-01T21:39:00Z">
        <w:r w:rsidR="001B33B9" w:rsidRPr="00FA1F64" w:rsidDel="007C4B3A">
          <w:rPr>
            <w:noProof/>
            <w:lang w:val="en-GB"/>
          </w:rPr>
          <w:delText xml:space="preserve"> theory (much less the stronger formulation by Cialdini and others) having accumulated </w:delText>
        </w:r>
        <w:r w:rsidR="00F8781D" w:rsidRPr="00FA1F64" w:rsidDel="007C4B3A">
          <w:rPr>
            <w:noProof/>
            <w:lang w:val="en-GB"/>
          </w:rPr>
          <w:delText xml:space="preserve">enough </w:delText>
        </w:r>
        <w:r w:rsidR="001B33B9" w:rsidRPr="00FA1F64" w:rsidDel="007C4B3A">
          <w:rPr>
            <w:noProof/>
            <w:lang w:val="en-GB"/>
          </w:rPr>
          <w:delText>credit by strong successes</w:delText>
        </w:r>
        <w:r w:rsidR="00F8781D" w:rsidRPr="00FA1F64" w:rsidDel="007C4B3A">
          <w:rPr>
            <w:noProof/>
            <w:lang w:val="en-GB"/>
          </w:rPr>
          <w:delText xml:space="preserve"> to justify much speculation about e.g. moderating factors</w:delText>
        </w:r>
        <w:r w:rsidR="001B33B9" w:rsidRPr="00FA1F64" w:rsidDel="007C4B3A">
          <w:rPr>
            <w:noProof/>
            <w:lang w:val="en-GB"/>
          </w:rPr>
          <w:delText>.</w:delText>
        </w:r>
        <w:r w:rsidR="001B33B9" w:rsidRPr="004A447D" w:rsidDel="007C4B3A">
          <w:rPr>
            <w:noProof/>
            <w:lang w:val="en-GB"/>
          </w:rPr>
          <w:delText xml:space="preserve"> </w:delText>
        </w:r>
      </w:del>
    </w:p>
    <w:p w14:paraId="0F7FE546" w14:textId="77777777" w:rsidR="00C71406" w:rsidRPr="004A447D" w:rsidRDefault="00C71406" w:rsidP="009C040A">
      <w:pPr>
        <w:pStyle w:val="Heading2"/>
        <w:rPr>
          <w:noProof/>
          <w:lang w:val="en-GB"/>
        </w:rPr>
      </w:pPr>
      <w:bookmarkStart w:id="349" w:name="_Toc449907578"/>
      <w:r w:rsidRPr="004A447D">
        <w:rPr>
          <w:noProof/>
          <w:lang w:val="en-GB"/>
        </w:rPr>
        <w:t>Implications for practice</w:t>
      </w:r>
      <w:bookmarkEnd w:id="349"/>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 xml:space="preserve">When considering </w:t>
      </w:r>
      <w:r w:rsidR="003B63EE">
        <w:rPr>
          <w:noProof/>
          <w:lang w:val="en-GB"/>
        </w:rPr>
        <w:lastRenderedPageBreak/>
        <w:t>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350" w:name="_Toc449907579"/>
      <w:r w:rsidRPr="004A447D">
        <w:rPr>
          <w:noProof/>
          <w:lang w:val="en-GB"/>
        </w:rPr>
        <w:t>Implications for future research</w:t>
      </w:r>
      <w:bookmarkEnd w:id="350"/>
    </w:p>
    <w:p w14:paraId="3AAF721C" w14:textId="73375730"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ins w:id="351" w:author="Heino, Matti T J" w:date="2018-08-05T23:08:00Z">
        <w:r w:rsidR="00652E1F">
          <w:rPr>
            <w:noProof/>
            <w:lang w:val="en-GB"/>
          </w:rPr>
          <w:instrText xml:space="preserve"> ADDIN ZOTERO_ITEM CSL_CITATION {"citationID":"2jc780knct","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ins>
      <w:del w:id="352" w:author="Heino, Matti T J" w:date="2018-08-05T23:07:00Z">
        <w:r w:rsidR="007C4B3A" w:rsidDel="00652E1F">
          <w:rPr>
            <w:noProof/>
            <w:lang w:val="en-GB"/>
          </w:rPr>
          <w:delInstrText xml:space="preserve"> ADDIN ZOTERO_ITEM CSL_CITATION {"citationID":"2jc780knct","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delInstrText>
        </w:r>
      </w:del>
      <w:r w:rsidRPr="004A447D">
        <w:rPr>
          <w:noProof/>
          <w:lang w:val="en-GB"/>
        </w:rPr>
        <w:fldChar w:fldCharType="separate"/>
      </w:r>
      <w:ins w:id="353" w:author="Heino, Matti T J" w:date="2018-08-05T23:08:00Z">
        <w:r w:rsidR="00652E1F" w:rsidRPr="00652E1F">
          <w:rPr>
            <w:lang w:val="en-US"/>
          </w:rPr>
          <w:t>[70]</w:t>
        </w:r>
      </w:ins>
      <w:del w:id="354" w:author="Heino, Matti T J" w:date="2018-08-05T23:08:00Z">
        <w:r w:rsidR="007C4B3A" w:rsidRPr="00652E1F" w:rsidDel="00652E1F">
          <w:rPr>
            <w:lang w:val="en-US"/>
          </w:rPr>
          <w:delText>[67]</w:delText>
        </w:r>
      </w:del>
      <w:r w:rsidRPr="004A447D">
        <w:rPr>
          <w:noProof/>
          <w:lang w:val="en-GB"/>
        </w:rPr>
        <w:fldChar w:fldCharType="end"/>
      </w:r>
      <w:r w:rsidRPr="004A447D">
        <w:rPr>
          <w:noProof/>
          <w:lang w:val="en-GB"/>
        </w:rPr>
        <w:t xml:space="preserve"> to sunscreen use </w:t>
      </w:r>
      <w:r w:rsidRPr="004A447D">
        <w:rPr>
          <w:noProof/>
          <w:lang w:val="en-GB"/>
        </w:rPr>
        <w:fldChar w:fldCharType="begin"/>
      </w:r>
      <w:ins w:id="355" w:author="Heino, Matti T J" w:date="2018-08-05T23:08:00Z">
        <w:r w:rsidR="00652E1F">
          <w:rPr>
            <w:noProof/>
            <w:lang w:val="en-GB"/>
          </w:rPr>
          <w:instrText xml:space="preserve"> ADDIN ZOTERO_ITEM CSL_CITATION {"citationID":"11cm43jhh3","properties":{"formattedCitation":"[71]","plainCitation":"[71]"},"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ins>
      <w:del w:id="356" w:author="Heino, Matti T J" w:date="2018-08-05T23:07:00Z">
        <w:r w:rsidR="007C4B3A" w:rsidDel="00652E1F">
          <w:rPr>
            <w:noProof/>
            <w:lang w:val="en-GB"/>
          </w:rPr>
          <w:delInstrText xml:space="preserve"> ADDIN ZOTERO_ITEM CSL_CITATION {"citationID":"11cm43jhh3","properties":{"formattedCitation":"[68]","plainCitation":"[68]"},"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delInstrText>
        </w:r>
      </w:del>
      <w:r w:rsidRPr="004A447D">
        <w:rPr>
          <w:noProof/>
          <w:lang w:val="en-GB"/>
        </w:rPr>
        <w:fldChar w:fldCharType="separate"/>
      </w:r>
      <w:ins w:id="357" w:author="Heino, Matti T J" w:date="2018-08-05T23:08:00Z">
        <w:r w:rsidR="00652E1F" w:rsidRPr="00652E1F">
          <w:rPr>
            <w:lang w:val="en-US"/>
          </w:rPr>
          <w:t>[71]</w:t>
        </w:r>
      </w:ins>
      <w:del w:id="358" w:author="Heino, Matti T J" w:date="2018-08-05T23:08:00Z">
        <w:r w:rsidR="007C4B3A" w:rsidRPr="00652E1F" w:rsidDel="00652E1F">
          <w:rPr>
            <w:lang w:val="en-US"/>
          </w:rPr>
          <w:delText>[68]</w:delText>
        </w:r>
      </w:del>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ins w:id="359" w:author="Heino, Matti T J" w:date="2018-08-05T23:08:00Z">
        <w:r w:rsidR="00652E1F">
          <w:rPr>
            <w:noProof/>
            <w:lang w:val="en-GB"/>
          </w:rPr>
          <w:instrText xml:space="preserve"> ADDIN ZOTERO_ITEM CSL_CITATION {"citationID":"1973vknups","properties":{"formattedCitation":"[72]","plainCitation":"[72]"},"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ins>
      <w:del w:id="360" w:author="Heino, Matti T J" w:date="2018-08-05T23:07:00Z">
        <w:r w:rsidR="007C4B3A" w:rsidDel="00652E1F">
          <w:rPr>
            <w:noProof/>
            <w:lang w:val="en-GB"/>
          </w:rPr>
          <w:delInstrText xml:space="preserve"> ADDIN ZOTERO_ITEM CSL_CITATION {"citationID":"1973vknups","properties":{"formattedCitation":"[69]","plainCitation":"[69]"},"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delInstrText>
        </w:r>
      </w:del>
      <w:r w:rsidR="00DE748B">
        <w:rPr>
          <w:noProof/>
          <w:lang w:val="en-GB"/>
        </w:rPr>
        <w:fldChar w:fldCharType="separate"/>
      </w:r>
      <w:ins w:id="361" w:author="Heino, Matti T J" w:date="2018-08-05T23:08:00Z">
        <w:r w:rsidR="00652E1F" w:rsidRPr="00652E1F">
          <w:rPr>
            <w:lang w:val="en-US"/>
          </w:rPr>
          <w:t>[72]</w:t>
        </w:r>
      </w:ins>
      <w:del w:id="362" w:author="Heino, Matti T J" w:date="2018-08-05T23:08:00Z">
        <w:r w:rsidR="007C4B3A" w:rsidRPr="00652E1F" w:rsidDel="00652E1F">
          <w:rPr>
            <w:lang w:val="en-US"/>
          </w:rPr>
          <w:delText>[69]</w:delText>
        </w:r>
      </w:del>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ins w:id="363" w:author="Heino, Matti T J" w:date="2018-08-05T23:08:00Z">
        <w:r w:rsidR="00652E1F">
          <w:rPr>
            <w:noProof/>
            <w:lang w:val="en-GB"/>
          </w:rPr>
          <w:instrText xml:space="preserve"> ADDIN ZOTERO_ITEM CSL_CITATION {"citationID":"1dfhlbqja8","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ins>
      <w:del w:id="364" w:author="Heino, Matti T J" w:date="2018-08-05T23:07:00Z">
        <w:r w:rsidR="007C4B3A" w:rsidDel="00652E1F">
          <w:rPr>
            <w:noProof/>
            <w:lang w:val="en-GB"/>
          </w:rPr>
          <w:delInstrText xml:space="preserve"> ADDIN ZOTERO_ITEM CSL_CITATION {"citationID":"1dfhlbqja8","properties":{"formattedCitation":"[67]","plainCitation":"[67]"},"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delInstrText>
        </w:r>
      </w:del>
      <w:r w:rsidR="00DE748B">
        <w:rPr>
          <w:noProof/>
          <w:lang w:val="en-GB"/>
        </w:rPr>
        <w:fldChar w:fldCharType="separate"/>
      </w:r>
      <w:ins w:id="365" w:author="Heino, Matti T J" w:date="2018-08-05T23:08:00Z">
        <w:r w:rsidR="00652E1F" w:rsidRPr="00652E1F">
          <w:rPr>
            <w:lang w:val="en-US"/>
          </w:rPr>
          <w:t>[70]</w:t>
        </w:r>
      </w:ins>
      <w:del w:id="366" w:author="Heino, Matti T J" w:date="2018-08-05T23:08:00Z">
        <w:r w:rsidR="007C4B3A" w:rsidRPr="00652E1F" w:rsidDel="00652E1F">
          <w:rPr>
            <w:lang w:val="en-US"/>
          </w:rPr>
          <w:delText>[67]</w:delText>
        </w:r>
      </w:del>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ins w:id="367" w:author="Heino, Matti T J" w:date="2018-08-05T23:08:00Z">
        <w:r w:rsidR="00652E1F">
          <w:rPr>
            <w:noProof/>
            <w:lang w:val="en-GB"/>
          </w:rPr>
          <w:instrText xml:space="preserve"> ADDIN ZOTERO_ITEM CSL_CITATION {"citationID":"a1ui694bm5k","properties":{"formattedCitation":"[73]","plainCitation":"[73]"},"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ins>
      <w:del w:id="368" w:author="Heino, Matti T J" w:date="2018-08-05T23:07:00Z">
        <w:r w:rsidR="007C4B3A" w:rsidDel="00652E1F">
          <w:rPr>
            <w:noProof/>
            <w:lang w:val="en-GB"/>
          </w:rPr>
          <w:delInstrText xml:space="preserve"> ADDIN ZOTERO_ITEM CSL_CITATION {"citationID":"a1ui694bm5k","properties":{"formattedCitation":"[70]","plainCitation":"[70]"},"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delInstrText>
        </w:r>
      </w:del>
      <w:r w:rsidR="00357B75">
        <w:rPr>
          <w:noProof/>
          <w:lang w:val="en-GB"/>
        </w:rPr>
        <w:fldChar w:fldCharType="separate"/>
      </w:r>
      <w:ins w:id="369" w:author="Heino, Matti T J" w:date="2018-08-05T23:08:00Z">
        <w:r w:rsidR="00652E1F" w:rsidRPr="00652E1F">
          <w:rPr>
            <w:lang w:val="en-US"/>
          </w:rPr>
          <w:t>[73]</w:t>
        </w:r>
      </w:ins>
      <w:del w:id="370" w:author="Heino, Matti T J" w:date="2018-08-05T23:08:00Z">
        <w:r w:rsidR="007C4B3A" w:rsidRPr="00652E1F" w:rsidDel="00652E1F">
          <w:rPr>
            <w:lang w:val="en-US"/>
          </w:rPr>
          <w:delText>[70]</w:delText>
        </w:r>
      </w:del>
      <w:r w:rsidR="00357B75">
        <w:rPr>
          <w:noProof/>
          <w:lang w:val="en-GB"/>
        </w:rPr>
        <w:fldChar w:fldCharType="end"/>
      </w:r>
      <w:r w:rsidR="00095CF5" w:rsidRPr="004A447D">
        <w:rPr>
          <w:noProof/>
          <w:lang w:val="en-GB"/>
        </w:rPr>
        <w:t>.</w:t>
      </w:r>
      <w:ins w:id="371" w:author="Heino, Matti T J" w:date="2018-08-01T14:01:00Z">
        <w:r w:rsidR="00F9713C">
          <w:rPr>
            <w:noProof/>
            <w:lang w:val="en-GB"/>
          </w:rPr>
          <w:t xml:space="preserve"> Lastly, it might be worthwhile to investigate, if personally meaningful </w:t>
        </w:r>
      </w:ins>
      <w:ins w:id="372" w:author="Heino, Matti T J" w:date="2018-08-01T14:02:00Z">
        <w:r w:rsidR="00F9713C">
          <w:rPr>
            <w:noProof/>
            <w:lang w:val="en-GB"/>
          </w:rPr>
          <w:t xml:space="preserve">persuasive arguments work better than vague </w:t>
        </w:r>
      </w:ins>
      <w:ins w:id="373" w:author="Heino, Matti T J" w:date="2018-08-01T21:41:00Z">
        <w:r w:rsidR="007C4B3A">
          <w:rPr>
            <w:noProof/>
            <w:lang w:val="en-GB"/>
          </w:rPr>
          <w:t xml:space="preserve">and general </w:t>
        </w:r>
      </w:ins>
      <w:ins w:id="374" w:author="Heino, Matti T J" w:date="2018-08-01T14:02:00Z">
        <w:r w:rsidR="00F9713C">
          <w:rPr>
            <w:noProof/>
            <w:lang w:val="en-GB"/>
          </w:rPr>
          <w:t>ones (</w:t>
        </w:r>
      </w:ins>
      <w:ins w:id="375" w:author="Heino, Matti T J" w:date="2018-08-01T14:03:00Z">
        <w:r w:rsidR="00F9713C">
          <w:rPr>
            <w:noProof/>
            <w:lang w:val="en-GB"/>
          </w:rPr>
          <w:t xml:space="preserve">e.g. </w:t>
        </w:r>
      </w:ins>
      <w:ins w:id="376" w:author="Heino, Matti T J" w:date="2018-08-01T14:02:00Z">
        <w:r w:rsidR="00F9713C">
          <w:rPr>
            <w:noProof/>
            <w:lang w:val="en-GB"/>
          </w:rPr>
          <w:t xml:space="preserve">contributing to science), which were used in order to </w:t>
        </w:r>
      </w:ins>
      <w:ins w:id="377" w:author="Heino, Matti T J" w:date="2018-08-01T14:03:00Z">
        <w:r w:rsidR="00F9713C">
          <w:rPr>
            <w:noProof/>
            <w:lang w:val="en-GB"/>
          </w:rPr>
          <w:t xml:space="preserve">minimise risk of participants changing their activity behaviour instead of merely the wear time behaviour. </w:t>
        </w:r>
      </w:ins>
      <w:ins w:id="378" w:author="Heino, Matti T J" w:date="2018-08-01T14:04:00Z">
        <w:r w:rsidR="00F9713C">
          <w:rPr>
            <w:noProof/>
            <w:lang w:val="en-GB"/>
          </w:rPr>
          <w:t xml:space="preserve">As the literature presented </w:t>
        </w:r>
        <w:r w:rsidR="00F9713C">
          <w:rPr>
            <w:noProof/>
            <w:lang w:val="en-GB"/>
          </w:rPr>
          <w:lastRenderedPageBreak/>
          <w:t xml:space="preserve">earlier suggests, </w:t>
        </w:r>
        <w:r w:rsidR="00F9713C" w:rsidRPr="00E1193F">
          <w:rPr>
            <w:i/>
            <w:noProof/>
            <w:lang w:val="en-GB"/>
          </w:rPr>
          <w:t>any</w:t>
        </w:r>
        <w:r w:rsidR="00F9713C">
          <w:rPr>
            <w:noProof/>
            <w:lang w:val="en-GB"/>
          </w:rPr>
          <w:t xml:space="preserve"> reasons should be enough for heuristic decision making, whereas good reasons may be needed for more reflective decisions. </w:t>
        </w:r>
      </w:ins>
      <w:ins w:id="379" w:author="Heino, Matti T J" w:date="2018-08-08T15:26:00Z">
        <w:r w:rsidR="009A618D">
          <w:rPr>
            <w:noProof/>
            <w:lang w:val="en-GB"/>
          </w:rPr>
          <w:t xml:space="preserve">Further theorising and </w:t>
        </w:r>
      </w:ins>
      <w:ins w:id="380" w:author="Heino, Matti T J" w:date="2018-08-08T15:27:00Z">
        <w:r w:rsidR="009A618D">
          <w:rPr>
            <w:noProof/>
            <w:lang w:val="en-GB"/>
          </w:rPr>
          <w:t xml:space="preserve">additional measures to test hypotheses based on dual </w:t>
        </w:r>
        <w:r w:rsidR="009A4F84">
          <w:rPr>
            <w:noProof/>
            <w:lang w:val="en-GB"/>
          </w:rPr>
          <w:t xml:space="preserve">process models may be fruitful </w:t>
        </w:r>
      </w:ins>
      <w:ins w:id="381" w:author="Heino, Matti T J" w:date="2018-08-08T15:48:00Z">
        <w:r w:rsidR="009A4F84">
          <w:rPr>
            <w:noProof/>
            <w:lang w:val="en-GB"/>
          </w:rPr>
          <w:t xml:space="preserve">– </w:t>
        </w:r>
      </w:ins>
      <w:ins w:id="382" w:author="Heino, Matti T J" w:date="2018-08-08T15:27:00Z">
        <w:r w:rsidR="009A618D">
          <w:rPr>
            <w:noProof/>
            <w:lang w:val="en-GB"/>
          </w:rPr>
          <w:t xml:space="preserve">but </w:t>
        </w:r>
      </w:ins>
      <w:ins w:id="383" w:author="Heino, Matti T J" w:date="2018-08-08T15:48:00Z">
        <w:r w:rsidR="009A4F84">
          <w:rPr>
            <w:noProof/>
            <w:lang w:val="en-GB"/>
          </w:rPr>
          <w:t xml:space="preserve">we encourage researchers to </w:t>
        </w:r>
      </w:ins>
      <w:ins w:id="384" w:author="Heino, Matti T J" w:date="2018-08-08T15:27:00Z">
        <w:r w:rsidR="009A618D">
          <w:rPr>
            <w:noProof/>
            <w:lang w:val="en-GB"/>
          </w:rPr>
          <w:t xml:space="preserve">see </w:t>
        </w:r>
        <w:r w:rsidR="009A618D">
          <w:rPr>
            <w:noProof/>
            <w:lang w:val="en-GB"/>
          </w:rPr>
          <w:fldChar w:fldCharType="begin"/>
        </w:r>
      </w:ins>
      <w:ins w:id="385" w:author="Heino, Matti T J" w:date="2018-08-08T15:28:00Z">
        <w:r w:rsidR="009A618D">
          <w:rPr>
            <w:noProof/>
            <w:lang w:val="en-GB"/>
          </w:rPr>
          <w:instrText xml:space="preserve"> ADDIN ZOTERO_ITEM CSL_CITATION {"citationID":"a299g09eivg","properties":{"formattedCitation":"{\\rtf [74\\uc0\\u8211{}79]}","plainCitation":"[74–79]"},"citationItems":[{"id":2909,"uris":["http://zotero.org/users/2425957/items/FKIWXT6N"],"uri":["http://zotero.org/users/2425957/items/FKIWXT6N"],"itemData":{"id":2909,"type":"article-journal","title":"Dual-Process Theories of Higher Cognition: Advancing the Debate","container-title":"Perspectives on Psychological Science","page":"223-241","volume":"8","issue":"3","source":"SAGE Journals","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DOI":"10.1177/1745691612460685","ISSN":"1745-6916","shortTitle":"Dual-Process Theories of Higher Cognition","journalAbbreviation":"Perspect Psychol Sci","language":"en","author":[{"family":"Evans","given":"Jonathan St. B. T."},{"family":"Stanovich","given":"Keith E."}],"issued":{"date-parts":[["2013",5,1]]}}},{"id":2904,"uris":["http://zotero.org/users/2425957/items/HYPZDGL6"],"uri":["http://zotero.org/users/2425957/items/HYPZDGL6"],"itemData":{"id":2904,"type":"article-journal","title":"A tale of two systems: A scientific advance or a theoretical stone soup? Commentary on Evans &amp; Stanovich (2013)","container-title":"Perspectives on Psychological Science","page":"257–262","volume":"8","issue":"3","source":"Google Scholar","shortTitle":"A tale of two systems","author":[{"family":"Keren","given":"Gideon"}],"issued":{"date-parts":[["2013"]]}}},{"id":2907,"uris":["http://zotero.org/users/2425957/items/6Z25GVRK"],"uri":["http://zotero.org/users/2425957/items/6Z25GVRK"],"itemData":{"id":2907,"type":"article-journal","title":"Only One? The Default Interventionist Perspective as a Unimodel—Commentary on Evans &amp; Stanovich (2013)                                                    ,                                                             Only One? The Default Interventionist Perspective as a Unimodel—Commentary on Evans &amp; Stanovich (2013)","container-title":"Perspectives on Psychological Science","page":"242-247","volume":"8","issue":"3","source":"SAGE Journals","abstract":"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 Evans and Stanovich (2013, this issue) defend the dual-processing theories of higher cognition after first criticizing them on fundamental grounds. To make that possible, they resurrect the very distinctions between the two alleged “types” of processing that they formerly had rejected. At the end, however, the default-interventionist model they embrace, seems similar to the single-process unimodel they contest.","DOI":"10.1177/1745691613483477","ISSN":"1745-6916","shortTitle":"Only One?","journalAbbreviation":"Perspect Psychol Sci","language":"en","author":[{"family":"Kruglanski","given":"Arie W."}],"issued":{"date-parts":[["2013",5,1]]}}},{"id":2897,"uris":["http://zotero.org/users/2425957/items/DCW35JG2"],"uri":["http://zotero.org/users/2425957/items/DCW35JG2"],"itemData":{"id":2897,"type":"article-journal","title":"Dual Process Theory: Systems, Types, Minds, Modes, Kinds or Metaphors? A Critical Review","container-title":"Review of Philosophy and Psychology","page":"213-225","volume":"9","issue":"2","source":"link.springer.com","abstract":"Dual process theory proposes clusters of features that form two dichotomous groups in cognition. One standing internal issue is defining what the reference of these two dichotomous groups could be in the mind or brain. Does dual process theory speak of two systems, types, minds, modes, kinds or just metaphors? A particular common answer is that differences in clusters of features are evidence of different underlying systems, often called system 1 and system 2. However, the suggestion to abandon the ‘system’ terminology is now common in the literature, but the consequences of doing so need to be addressed. This work reviews and critically discusses previous suggestions.","DOI":"10.1007/s13164-017-0376-x","ISSN":"1878-5158, 1878-5166","shortTitle":"Dual Process Theory","journalAbbreviation":"Rev.Phil.Psych.","language":"en","author":[{"family":"Bellini-Leite","given":"Samuel C."}],"issued":{"date-parts":[["2018",6,1]]}}},{"id":2894,"uris":["http://zotero.org/users/2425957/items/3W89BAGJ"],"uri":["http://zotero.org/users/2425957/items/3W89BAGJ"],"itemData":{"id":2894,"type":"article-journal","title":"The dual-process turn: How recent defenses of dual-process theories of reasoning fail","container-title":"Philosophical Psychology","page":"300-309","volume":"29","issue":"2","source":"Taylor and Francis+NEJM","abstract":"In response to the claim that the properties typically used to distinguish System 1 from System 2 crosscut one another, Carruthers, Evans, and Stanovich have abandoned the System 1/System 2 distinction. Evans and Stanovich both opt for a dual-process theory, according to which Type-1 processes are autonomous and Type-2 processes use working memory and involve cognitive decoupling. Carruthers maintains a two-system account, according to which there is an intuitive system and a reflective system. I argue that these defenses of dual-process theory face two problems. First, as pointed out by Sloman, these new dual-process theories cast the net of “reasoning” too wide. Second, and more importantly, this singular distinction cannot accomplish the explanatory work needed to support dual-process theory. These theorists must fall back on using various properties from the Standard Menu in explanations, thereby committing these accounts to a “Standard View” that they had hoped to avoid. Thus, these theorists face a dilemma: either the distinction between intuitive and reflective (or autonomous and working memory involving) falls back on using the properties of the Standard Menu, or it lacks the explanatory promise that made dual-process theory attractive.","DOI":"10.1080/09515089.2015.1078458","ISSN":"0951-5089","shortTitle":"The dual-process turn","author":[{"family":"Mugg","given":"Joshua"}],"issued":{"date-parts":[["2016",2,17]]}}},{"id":2623,"uris":["http://zotero.org/users/2425957/items/A8DING6J"],"uri":["http://zotero.org/users/2425957/items/A8DING6J"],"itemData":{"id":2623,"type":"article-journal","title":"Statistically Controlling for Confounding Constructs Is Harder than You Think","container-title":"PLOS ONE","page":"e0152719","volume":"11","issue":"3","source":"PLoS Journals","abstract":"Social scientists often seek to demonstrate that a construct has incremental validity over and above other related constructs. However, these claims are typically supported by measurement-level models that fail to consider the effects of measurement (un)reliability. We use intuitive examples, Monte Carlo simulations, and a novel analytical framework to demonstrate that common strategies for establishing incremental construct validity using multiple regression analysis exhibit extremely high Type I error rates under parameter regimes common in many psychological domains. Counterintuitively, we find that error rates are highest—in some cases approaching 100%—when sample sizes are large and reliability is moderate. Our findings suggest that a potentially large proportion of incremental validity claims made in the literature are spurious. We present a web application (http://jakewestfall.org/ivy/) that readers can use to explore the statistical properties of these and other incremental validity arguments. We conclude by reviewing SEM-based statistical approaches that appropriately control the Type I error rate when attempting to establish incremental validity.","DOI":"10.1371/journal.pone.0152719","ISSN":"1932-6203","journalAbbreviation":"PLOS ONE","language":"en","author":[{"family":"Westfall","given":"Jacob"},{"family":"Yarkoni","given":"Tal"}],"issued":{"date-parts":[["2016",3,31]]}}}],"schema":"https://github.com/citation-style-language/schema/raw/master/csl-citation.json"} </w:instrText>
        </w:r>
      </w:ins>
      <w:r w:rsidR="009A618D">
        <w:rPr>
          <w:noProof/>
          <w:lang w:val="en-GB"/>
        </w:rPr>
        <w:fldChar w:fldCharType="separate"/>
      </w:r>
      <w:ins w:id="386" w:author="Heino, Matti T J" w:date="2018-08-08T15:28:00Z">
        <w:r w:rsidR="009A618D" w:rsidRPr="009A618D">
          <w:rPr>
            <w:szCs w:val="24"/>
            <w:lang w:val="en-US"/>
          </w:rPr>
          <w:t>[74–79]</w:t>
        </w:r>
      </w:ins>
      <w:ins w:id="387" w:author="Heino, Matti T J" w:date="2018-08-08T15:27:00Z">
        <w:r w:rsidR="009A618D">
          <w:rPr>
            <w:noProof/>
            <w:lang w:val="en-GB"/>
          </w:rPr>
          <w:fldChar w:fldCharType="end"/>
        </w:r>
      </w:ins>
      <w:ins w:id="388" w:author="Heino, Matti T J" w:date="2018-08-08T15:48:00Z">
        <w:r w:rsidR="009A4F84">
          <w:rPr>
            <w:noProof/>
            <w:lang w:val="en-GB"/>
          </w:rPr>
          <w:t>, and</w:t>
        </w:r>
      </w:ins>
      <w:ins w:id="389" w:author="Heino, Matti T J" w:date="2018-08-08T15:49:00Z">
        <w:r w:rsidR="009A4F84">
          <w:rPr>
            <w:noProof/>
            <w:lang w:val="en-GB"/>
          </w:rPr>
          <w:t xml:space="preserve"> also consider a wider perspective from complexity and systems theory</w:t>
        </w:r>
      </w:ins>
      <w:ins w:id="390" w:author="Heino, Matti T J" w:date="2018-08-08T15:50:00Z">
        <w:r w:rsidR="009A4F84">
          <w:rPr>
            <w:noProof/>
            <w:lang w:val="en-GB"/>
          </w:rPr>
          <w:t xml:space="preserve"> </w:t>
        </w:r>
        <w:r w:rsidR="009A4F84">
          <w:rPr>
            <w:noProof/>
            <w:lang w:val="en-GB"/>
          </w:rPr>
          <w:fldChar w:fldCharType="begin"/>
        </w:r>
      </w:ins>
      <w:ins w:id="391" w:author="Heino, Matti T J" w:date="2018-08-08T15:54:00Z">
        <w:r w:rsidR="009A4F84">
          <w:rPr>
            <w:noProof/>
            <w:lang w:val="en-GB"/>
          </w:rPr>
          <w:instrText xml:space="preserve"> ADDIN ZOTERO_ITEM CSL_CITATION {"citationID":"K4Ngmj2Z","properties":{"formattedCitation":"{\\rtf [80\\uc0\\u8211{}83]}","plainCitation":"[80–83]"},"citationItems":[{"id":2441,"uris":["http://zotero.org/users/2425957/items/UDLEGQZ5"],"uri":["http://zotero.org/users/2425957/items/UDLEGQZ5"],"itemData":{"id":2441,"type":"article-journal","title":"A simple guide to chaos and complexity","container-title":"Journal of Epidemiology &amp; Community Health","page":"933–937","volume":"61","issue":"11","source":"Google Scholar","author":[{"family":"Rickles","given":"Dean"},{"family":"Hawe","given":"Penelope"},{"family":"Shiell","given":"Alan"}],"issued":{"date-parts":[["2007"]]}}},{"id":840,"uris":["http://zotero.org/users/2425957/items/SW78PGKD"],"uri":["http://zotero.org/users/2425957/items/SW78PGKD"],"itemData":{"id":840,"type":"article-journal","title":"Complex systems thinking and current impasses in health disparities research","container-title":"American journal of public health","page":"1627–1634","volume":"101","issue":"9","source":"Google Scholar","author":[{"family":"Diez Roux","given":"Ana V."}],"issued":{"date-parts":[["2011"]]}}},{"id":869,"uris":["http://zotero.org/users/2425957/items/FKQNFG3J"],"uri":["http://zotero.org/users/2425957/items/FKQNFG3J"],"itemData":{"id":869,"type":"article-journal","title":"Theorising Interventions as Events in Systems","container-title":"American Journal of Community Psychology","page":"267-276","volume":"43","issue":"3-4","source":"CrossRef","DOI":"10.1007/s10464-009-9229-9","ISSN":"00910562","language":"en","author":[{"family":"Hawe","given":"Penelope"},{"family":"Shiell","given":"Alan"},{"family":"Riley","given":"Therese"}],"issued":{"date-parts":[["2009",6]]}}},{"id":2713,"uris":["http://zotero.org/users/2425957/items/IPLDCRLY"],"uri":["http://zotero.org/users/2425957/items/IPLDCRLY"],"itemData":{"id":2713,"type":"article-journal","title":"Lessons from Complex Interventions to Improve Health","container-title":"Annual Review of Public Health","page":"307-323","volume":"36","issue":"1","source":"Annual Reviews","abstract":"Complexity—resulting from interactions among many component parts—is a property of both the intervention and the context (or system) into which it is placed. Complexity increases the unpredictability of effects. Complexity invites new approaches to logic modeling, definitions of integrity and means of standardization, and evaluation. New metaphors and terminology are needed to capture the recognition that knowledge generation comes from the hands of practitioners/implementers as much as it comes from those usually playing the role of intervention researcher. Failure to acknowledge this may blind us to the very mechanisms we seek to understand. Researchers in clinical settings are documenting health improvement gains made as a consequence of complex systems thinking. Improvement science in clinical settings has much to offer researchers in population health.","DOI":"10.1146/annurev-publhealth-031912-114421","note":"PMID: 25581153","author":[{"family":"Hawe","given":"Penelope"}],"issued":{"date-parts":[["2015"]]}}}],"schema":"https://github.com/citation-style-language/schema/raw/master/csl-citation.json"} </w:instrText>
        </w:r>
      </w:ins>
      <w:r w:rsidR="009A4F84">
        <w:rPr>
          <w:noProof/>
          <w:lang w:val="en-GB"/>
        </w:rPr>
        <w:fldChar w:fldCharType="separate"/>
      </w:r>
      <w:ins w:id="392" w:author="Heino, Matti T J" w:date="2018-08-08T15:54:00Z">
        <w:r w:rsidR="009A4F84" w:rsidRPr="009A4F84">
          <w:rPr>
            <w:szCs w:val="24"/>
          </w:rPr>
          <w:t>[80–83]</w:t>
        </w:r>
      </w:ins>
      <w:ins w:id="393" w:author="Heino, Matti T J" w:date="2018-08-08T15:50:00Z">
        <w:r w:rsidR="009A4F84">
          <w:rPr>
            <w:noProof/>
            <w:lang w:val="en-GB"/>
          </w:rPr>
          <w:fldChar w:fldCharType="end"/>
        </w:r>
      </w:ins>
      <w:ins w:id="394" w:author="Heino, Matti T J" w:date="2018-08-08T15:49:00Z">
        <w:r w:rsidR="009A4F84">
          <w:rPr>
            <w:noProof/>
            <w:lang w:val="en-GB"/>
          </w:rPr>
          <w:t xml:space="preserve">, which have recently </w:t>
        </w:r>
      </w:ins>
      <w:ins w:id="395" w:author="Heino, Matti T J" w:date="2018-08-08T15:53:00Z">
        <w:r w:rsidR="009A4F84">
          <w:rPr>
            <w:noProof/>
            <w:lang w:val="en-GB"/>
          </w:rPr>
          <w:t>been applied in</w:t>
        </w:r>
      </w:ins>
      <w:ins w:id="396" w:author="Heino, Matti T J" w:date="2018-08-08T15:50:00Z">
        <w:r w:rsidR="009A4F84">
          <w:rPr>
            <w:noProof/>
            <w:lang w:val="en-GB"/>
          </w:rPr>
          <w:t xml:space="preserve"> public health </w:t>
        </w:r>
      </w:ins>
      <w:ins w:id="397" w:author="Heino, Matti T J" w:date="2018-08-08T15:52:00Z">
        <w:r w:rsidR="009A4F84">
          <w:rPr>
            <w:noProof/>
            <w:lang w:val="en-GB"/>
          </w:rPr>
          <w:fldChar w:fldCharType="begin"/>
        </w:r>
      </w:ins>
      <w:ins w:id="398" w:author="Heino, Matti T J" w:date="2018-08-08T15:54:00Z">
        <w:r w:rsidR="009A4F84">
          <w:rPr>
            <w:noProof/>
            <w:lang w:val="en-GB"/>
          </w:rPr>
          <w:instrText xml:space="preserve"> ADDIN ZOTERO_ITEM CSL_CITATION {"citationID":"ai8eqqrpdo","properties":{"formattedCitation":"{\\rtf [84\\uc0\\u8211{}86]}","plainCitation":"[84–86]"},"citationItems":[{"id":2841,"uris":["http://zotero.org/users/2425957/items/UZHEXBCE"],"uri":["http://zotero.org/users/2425957/items/UZHEXBCE"],"itemData":{"id":2841,"type":"article-journal","title":"Systems science and systems thinking for public health: a systematic review of the field","container-title":"BMJ Open","page":"e009002","volume":"5","issue":"12","source":"bmjopen.bmj.com","abstract":"Objectives This paper reports on findings from a systematic review designed to investigate the state of systems science research in public health. The objectives were to: (1) explore how systems methodologies are being applied within public health and (2) identify fruitful areas of activity.\nDesign A systematic review was conducted from existing literature that draws on or uses systems science (in its various forms) and relates to key public health areas of action and concern, including tobacco, alcohol, obesity and the social determinants of health.\nData analysis 117 articles were included in the review. An inductive qualitative content analysis was used for data extraction. The following were systematically extracted from the articles: approach, methodology, transparency, strengths and weaknesses. These were then organised according to theme (ie, commonalities between studies within each category), in order to provide an overview of the state of the field as a whole. The assessment of data quality was intrinsic to the goals of the review itself, and therefore, was carried out as part of the analysis.\nResults 4 categories of research were identified from the review, ranging from editorial and commentary pieces to complex system dynamic modelling. Our analysis of each of these categories of research highlighted areas of potential for systems science to strengthen public health efforts, while also revealing a number of limitations in the dynamic systems modelling being carried out in public health.\nConclusions There is a great deal of interest in how the application of systems concepts and approach might aid public health. Our analysis suggests that soft systems modelling techniques are likely to be the most useful addition to public health, and align well with current debate around knowledge transfer and policy. However, the full range of systems methodologies is yet to be engaged with by public health researchers.","DOI":"10.1136/bmjopen-2015-009002","ISSN":"2044-6055, 2044-6055","note":"PMID: 26719314","shortTitle":"Systems science and systems thinking for public health","language":"en","author":[{"family":"Carey","given":"Gemma"},{"family":"Malbon","given":"Eleanor"},{"family":"Carey","given":"Nicole"},{"family":"Joyce","given":"Andrew"},{"family":"Crammond","given":"Brad"},{"family":"Carey","given":"Alan"}],"issued":{"date-parts":[["2015",12,1]]}}},{"id":2544,"uris":["http://zotero.org/users/2425957/items/D5I85X7E"],"uri":["http://zotero.org/users/2425957/items/D5I85X7E"],"itemData":{"id":2544,"type":"article-journal","title":"The need for a complex systems model of evidence for public health","container-title":"The Lancet","page":"2602-2604","volume":"390","issue":"10112","source":"www.thelancet.com","DOI":"10.1016/S0140-6736(17)31267-9","ISSN":"0140-6736, 1474-547X","note":"PMID: 28622953, 28622953","journalAbbreviation":"The Lancet","language":"English","author":[{"family":"Rutter","given":"Harry"},{"family":"Savona","given":"Natalie"},{"family":"Glonti","given":"Ketevan"},{"family":"Bibby","given":"Jo"},{"family":"Cummins","given":"Steven"},{"family":"Finegood","given":"Diane T."},{"family":"Greaves","given":"Felix"},{"family":"Harper","given":"Laura"},{"family":"Hawe","given":"Penelope"},{"family":"Moore","given":"Laurence"},{"family":"Petticrew","given":"Mark"},{"family":"Rehfuess","given":"Eva"},{"family":"Shiell","given":"Alan"},{"family":"Thomas","given":"James"},{"family":"White","given":"Martin"}],"issued":{"date-parts":[["2017",12,9]]}}},{"id":2629,"uris":["http://zotero.org/users/2425957/items/PP5XF8DG"],"uri":["http://zotero.org/users/2425957/items/PP5XF8DG"],"itemData":{"id":2629,"type":"article-journal","title":"Complex systems and individual-level approaches to population health: a false dichotomy?","container-title":"The Lancet Public Health","page":"e396-e397","volume":"2","issue":"9","source":"www.thelancet.com","DOI":"10.1016/S2468-2667(17)30167-6","ISSN":"2468-2667","note":"PMID: 29253408, 29253408","shortTitle":"Complex systems and individual-level approaches to population health","journalAbbreviation":"The Lancet Public Health","language":"English","author":[{"family":"Sniehotta","given":"Falko F."},{"family":"Araújo-Soares","given":"Vera"},{"family":"Brown","given":"Jamie"},{"family":"Kelly","given":"Michael P."},{"family":"Michie","given":"Susan"},{"family":"West","given":"Robert"}],"issued":{"date-parts":[["2017",9,1]]}}}],"schema":"https://github.com/citation-style-language/schema/raw/master/csl-citation.json"} </w:instrText>
        </w:r>
      </w:ins>
      <w:r w:rsidR="009A4F84">
        <w:rPr>
          <w:noProof/>
          <w:lang w:val="en-GB"/>
        </w:rPr>
        <w:fldChar w:fldCharType="separate"/>
      </w:r>
      <w:ins w:id="399" w:author="Heino, Matti T J" w:date="2018-08-08T15:54:00Z">
        <w:r w:rsidR="009A4F84" w:rsidRPr="00B639E6">
          <w:rPr>
            <w:szCs w:val="24"/>
            <w:lang w:val="en-US"/>
          </w:rPr>
          <w:t>[84–86]</w:t>
        </w:r>
      </w:ins>
      <w:ins w:id="400" w:author="Heino, Matti T J" w:date="2018-08-08T15:52:00Z">
        <w:r w:rsidR="009A4F84">
          <w:rPr>
            <w:noProof/>
            <w:lang w:val="en-GB"/>
          </w:rPr>
          <w:fldChar w:fldCharType="end"/>
        </w:r>
      </w:ins>
      <w:ins w:id="401" w:author="Heino, Matti T J" w:date="2018-08-08T15:30:00Z">
        <w:r w:rsidR="009A618D">
          <w:rPr>
            <w:noProof/>
            <w:lang w:val="en-GB"/>
          </w:rPr>
          <w:t>.</w:t>
        </w:r>
      </w:ins>
    </w:p>
    <w:p w14:paraId="77B96CB7" w14:textId="77777777" w:rsidR="00EE2B09" w:rsidRPr="004A447D" w:rsidRDefault="00EE2B09" w:rsidP="00E52147">
      <w:pPr>
        <w:pStyle w:val="Heading1"/>
      </w:pPr>
      <w:bookmarkStart w:id="402" w:name="_Toc449907580"/>
      <w:r w:rsidRPr="004A447D">
        <w:t>Conclusion</w:t>
      </w:r>
      <w:bookmarkEnd w:id="402"/>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162C8FC0"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ins w:id="403" w:author="Heino, Matti T J" w:date="2018-08-08T15:54:00Z">
        <w:r w:rsidR="009A4F84">
          <w:rPr>
            <w:noProof/>
            <w:lang w:val="en-GB"/>
          </w:rPr>
          <w:instrText xml:space="preserve"> ADDIN ZOTERO_ITEM CSL_CITATION {"citationID":"18i7sg66c","properties":{"formattedCitation":"[87]","plainCitation":"[87]"},"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ins>
      <w:del w:id="404" w:author="Heino, Matti T J" w:date="2018-08-05T23:07:00Z">
        <w:r w:rsidR="007C4B3A" w:rsidDel="00652E1F">
          <w:rPr>
            <w:noProof/>
            <w:lang w:val="en-GB"/>
          </w:rPr>
          <w:delInstrText xml:space="preserve"> ADDIN ZOTERO_ITEM CSL_CITATION {"citationID":"18i7sg66c","properties":{"formattedCitation":"[71]","plainCitation":"[71]"},"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delInstrText>
        </w:r>
      </w:del>
      <w:r w:rsidR="00576231">
        <w:rPr>
          <w:noProof/>
          <w:lang w:val="en-GB"/>
        </w:rPr>
        <w:fldChar w:fldCharType="separate"/>
      </w:r>
      <w:ins w:id="405" w:author="Heino, Matti T J" w:date="2018-08-08T15:54:00Z">
        <w:r w:rsidR="009A4F84" w:rsidRPr="009A4F84">
          <w:rPr>
            <w:lang w:val="en-US"/>
          </w:rPr>
          <w:t>[87]</w:t>
        </w:r>
      </w:ins>
      <w:del w:id="406" w:author="Heino, Matti T J" w:date="2018-08-05T23:08:00Z">
        <w:r w:rsidR="007C4B3A" w:rsidRPr="009A4F84" w:rsidDel="00652E1F">
          <w:rPr>
            <w:lang w:val="en-US"/>
          </w:rPr>
          <w:delText>[71]</w:delText>
        </w:r>
      </w:del>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w:t>
      </w:r>
      <w:r w:rsidR="003723CE" w:rsidRPr="009F7789">
        <w:rPr>
          <w:lang w:val="en-US"/>
        </w:rPr>
        <w:lastRenderedPageBreak/>
        <w:t xml:space="preserve">accelerometry wear time in participants may benefit from </w:t>
      </w:r>
      <w:r w:rsidR="003723CE">
        <w:rPr>
          <w:lang w:val="en-US"/>
        </w:rPr>
        <w:t xml:space="preserve">a design using the intervention mapping approach </w:t>
      </w:r>
      <w:r w:rsidR="003723CE">
        <w:rPr>
          <w:lang w:val="en-US"/>
        </w:rPr>
        <w:fldChar w:fldCharType="begin"/>
      </w:r>
      <w:ins w:id="407" w:author="Heino, Matti T J" w:date="2018-08-08T15:54:00Z">
        <w:r w:rsidR="009A4F84">
          <w:rPr>
            <w:lang w:val="en-US"/>
          </w:rPr>
          <w:instrText xml:space="preserve"> ADDIN ZOTERO_ITEM CSL_CITATION {"citationID":"a1q8scj92vg","properties":{"formattedCitation":"[88]","plainCitation":"[88]"},"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ins>
      <w:del w:id="408" w:author="Heino, Matti T J" w:date="2018-08-05T23:07:00Z">
        <w:r w:rsidR="007C4B3A" w:rsidDel="00652E1F">
          <w:rPr>
            <w:lang w:val="en-US"/>
          </w:rPr>
          <w:delInstrText xml:space="preserve"> ADDIN ZOTERO_ITEM CSL_CITATION {"citationID":"a1q8scj92vg","properties":{"formattedCitation":"[72]","plainCitation":"[72]"},"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delInstrText>
        </w:r>
      </w:del>
      <w:r w:rsidR="003723CE">
        <w:rPr>
          <w:lang w:val="en-US"/>
        </w:rPr>
        <w:fldChar w:fldCharType="separate"/>
      </w:r>
      <w:ins w:id="409" w:author="Heino, Matti T J" w:date="2018-08-08T15:54:00Z">
        <w:r w:rsidR="009A4F84" w:rsidRPr="00B639E6">
          <w:rPr>
            <w:lang w:val="en-US"/>
          </w:rPr>
          <w:t>[88]</w:t>
        </w:r>
      </w:ins>
      <w:del w:id="410" w:author="Heino, Matti T J" w:date="2018-08-05T23:08:00Z">
        <w:r w:rsidR="007C4B3A" w:rsidRPr="009A4F84" w:rsidDel="00652E1F">
          <w:rPr>
            <w:lang w:val="en-US"/>
          </w:rPr>
          <w:delText>[72]</w:delText>
        </w:r>
      </w:del>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616BB4BF"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del w:id="411" w:author="Heino, Matti T J" w:date="2018-07-31T23:27:00Z">
        <w:r w:rsidRPr="003B17C1" w:rsidDel="00741913">
          <w:rPr>
            <w:lang w:val="en-US"/>
          </w:rPr>
          <w:delText>gynaecology</w:delText>
        </w:r>
      </w:del>
      <w:ins w:id="412" w:author="Heino, Matti T J" w:date="2018-07-31T23:27:00Z">
        <w:r w:rsidR="00741913" w:rsidRPr="003B17C1">
          <w:rPr>
            <w:lang w:val="en-US"/>
          </w:rPr>
          <w:t>gynecology</w:t>
        </w:r>
      </w:ins>
      <w:r w:rsidRPr="003B17C1">
        <w:rPr>
          <w:lang w:val="en-US"/>
        </w:rPr>
        <w:t xml:space="preserve">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lastRenderedPageBreak/>
        <w:t>Availability of data and material</w:t>
      </w:r>
    </w:p>
    <w:p w14:paraId="60A0AF2D" w14:textId="75BC78F4"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5" w:history="1">
        <w:r w:rsidR="00256E12" w:rsidRPr="00E10168">
          <w:rPr>
            <w:rStyle w:val="Hyperlink"/>
            <w:noProof/>
            <w:lang w:val="en-GB"/>
          </w:rPr>
          <w:t>https://osf.io/tbyaz/</w:t>
        </w:r>
      </w:hyperlink>
      <w:del w:id="413" w:author="Heino, Matti T J" w:date="2018-08-10T16:53:00Z">
        <w:r w:rsidR="00256E12" w:rsidDel="00B639E6">
          <w:rPr>
            <w:noProof/>
            <w:lang w:val="en-GB"/>
          </w:rPr>
          <w:delText xml:space="preserve"> </w:delText>
        </w:r>
        <w:r w:rsidR="00076076" w:rsidDel="00B639E6">
          <w:rPr>
            <w:noProof/>
            <w:lang w:val="en-GB"/>
          </w:rPr>
          <w:delText>in October 2018</w:delText>
        </w:r>
      </w:del>
      <w:r w:rsidR="00076076">
        <w:rPr>
          <w:noProof/>
          <w:lang w:val="en-GB"/>
        </w:rPr>
        <w:t>,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design 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414"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414"/>
    <w:p w14:paraId="0C226DE9" w14:textId="59A794BC" w:rsidR="00A81C75" w:rsidRPr="004A447D" w:rsidRDefault="009A4236" w:rsidP="00F0092E">
      <w:pPr>
        <w:pStyle w:val="UnnumberedHeading"/>
      </w:pPr>
      <w:r>
        <w:lastRenderedPageBreak/>
        <w:t>References</w:t>
      </w:r>
    </w:p>
    <w:p w14:paraId="7B8836E5" w14:textId="77777777" w:rsidR="009A4F84" w:rsidRPr="009A4F84" w:rsidRDefault="00BD45A6" w:rsidP="009A4F84">
      <w:pPr>
        <w:pStyle w:val="Bibliography"/>
        <w:rPr>
          <w:ins w:id="415" w:author="Heino, Matti T J" w:date="2018-08-08T15:54:00Z"/>
          <w:lang w:val="en-US"/>
        </w:rPr>
      </w:pPr>
      <w:r w:rsidRPr="004A447D">
        <w:rPr>
          <w:noProof/>
          <w:lang w:val="en-GB"/>
        </w:rPr>
        <w:fldChar w:fldCharType="begin"/>
      </w:r>
      <w:ins w:id="416" w:author="Heino, Matti T J" w:date="2018-08-05T23:07:00Z">
        <w:r w:rsidR="00652E1F">
          <w:rPr>
            <w:noProof/>
            <w:lang w:val="en-GB"/>
          </w:rPr>
          <w:instrText xml:space="preserve"> ADDIN ZOTERO_BIBL {"custom":[]} CSL_BIBLIOGRAPHY </w:instrText>
        </w:r>
      </w:ins>
      <w:del w:id="417" w:author="Heino, Matti T J" w:date="2018-08-05T23:07:00Z">
        <w:r w:rsidR="007C4B3A" w:rsidDel="00652E1F">
          <w:rPr>
            <w:noProof/>
            <w:lang w:val="en-GB"/>
          </w:rPr>
          <w:delInstrText xml:space="preserve"> ADDIN ZOTERO_BIBL {"custom":[]} CSL_BIBLIOGRAPHY </w:delInstrText>
        </w:r>
      </w:del>
      <w:r w:rsidRPr="004A447D">
        <w:rPr>
          <w:noProof/>
          <w:lang w:val="en-GB"/>
        </w:rPr>
        <w:fldChar w:fldCharType="separate"/>
      </w:r>
      <w:ins w:id="418" w:author="Heino, Matti T J" w:date="2018-08-08T15:54:00Z">
        <w:r w:rsidR="009A4F84" w:rsidRPr="009A4F84">
          <w:rPr>
            <w:lang w:val="en-US"/>
          </w:rPr>
          <w:t>1. Cain KL, Sallis JF, Conway TL, Van Dyck D, Calhoon L. Using accelerometers in youth physical activity studies: a review of methods. J Phys Act Health. 2013;10:437–450.</w:t>
        </w:r>
      </w:ins>
    </w:p>
    <w:p w14:paraId="33AEF2EB" w14:textId="77777777" w:rsidR="009A4F84" w:rsidRPr="009A4F84" w:rsidRDefault="009A4F84" w:rsidP="009A4F84">
      <w:pPr>
        <w:pStyle w:val="Bibliography"/>
        <w:rPr>
          <w:ins w:id="419" w:author="Heino, Matti T J" w:date="2018-08-08T15:54:00Z"/>
          <w:lang w:val="en-US"/>
        </w:rPr>
      </w:pPr>
      <w:ins w:id="420" w:author="Heino, Matti T J" w:date="2018-08-08T15:54:00Z">
        <w:r w:rsidRPr="009A4F84">
          <w:rPr>
            <w:lang w:val="en-US"/>
          </w:rPr>
          <w:t>2. Matthews CE, Hagströmer M, Pober DM, Bowles HR. Best practices for using physical activity monitors in population-based research. Med Sci Sports Exerc. 2012;44 1 Suppl 1:S68.</w:t>
        </w:r>
      </w:ins>
    </w:p>
    <w:p w14:paraId="59A9E16F" w14:textId="77777777" w:rsidR="009A4F84" w:rsidRPr="009A4F84" w:rsidRDefault="009A4F84" w:rsidP="009A4F84">
      <w:pPr>
        <w:pStyle w:val="Bibliography"/>
        <w:rPr>
          <w:ins w:id="421" w:author="Heino, Matti T J" w:date="2018-08-08T15:54:00Z"/>
          <w:lang w:val="en-US"/>
        </w:rPr>
      </w:pPr>
      <w:ins w:id="422" w:author="Heino, Matti T J" w:date="2018-08-08T15:54:00Z">
        <w:r w:rsidRPr="009A4F84">
          <w:rPr>
            <w:lang w:val="en-US"/>
          </w:rPr>
          <w:t>3. Prince SA, Adamo KB, Hamel ME, Hardt J, Gorber SC, Tremblay M. A comparison of direct versus self-report measures for assessing physical activity in adults: a systematic review. Int J Behav Nutr Phys Act. 2008;5:56.</w:t>
        </w:r>
      </w:ins>
    </w:p>
    <w:p w14:paraId="653A44C6" w14:textId="77777777" w:rsidR="009A4F84" w:rsidRPr="009A4F84" w:rsidRDefault="009A4F84" w:rsidP="009A4F84">
      <w:pPr>
        <w:pStyle w:val="Bibliography"/>
        <w:rPr>
          <w:ins w:id="423" w:author="Heino, Matti T J" w:date="2018-08-08T15:54:00Z"/>
          <w:lang w:val="en-US"/>
        </w:rPr>
      </w:pPr>
      <w:ins w:id="424" w:author="Heino, Matti T J" w:date="2018-08-08T15:54:00Z">
        <w:r w:rsidRPr="009A4F84">
          <w:rPr>
            <w:lang w:val="en-US"/>
          </w:rPr>
          <w:t>4. Zhuang J, Chen P, Wang C, Huang L, Zhu Z, Zhang W, et al. Characteristics of missing physical activity data in children and youth. Res Q Exerc Sport. 2013;84:S41–7.</w:t>
        </w:r>
      </w:ins>
    </w:p>
    <w:p w14:paraId="076D5DE3" w14:textId="77777777" w:rsidR="009A4F84" w:rsidRPr="009A4F84" w:rsidRDefault="009A4F84" w:rsidP="009A4F84">
      <w:pPr>
        <w:pStyle w:val="Bibliography"/>
        <w:rPr>
          <w:ins w:id="425" w:author="Heino, Matti T J" w:date="2018-08-08T15:54:00Z"/>
          <w:lang w:val="en-US"/>
        </w:rPr>
      </w:pPr>
      <w:ins w:id="426" w:author="Heino, Matti T J" w:date="2018-08-08T15:54:00Z">
        <w:r w:rsidRPr="009A4F84">
          <w:rPr>
            <w:lang w:val="en-US"/>
          </w:rPr>
          <w:t>5. Ward DS, Evenson KR, Vaughn A, Rodgers AB, Troiano RP. Accelerometer use in physical activity: best practices and research recommendations. Med Sci Sports Exerc. 2005;37 11 Suppl:S582-8.</w:t>
        </w:r>
      </w:ins>
    </w:p>
    <w:p w14:paraId="09B78DE8" w14:textId="77777777" w:rsidR="009A4F84" w:rsidRPr="009A4F84" w:rsidRDefault="009A4F84" w:rsidP="009A4F84">
      <w:pPr>
        <w:pStyle w:val="Bibliography"/>
        <w:rPr>
          <w:ins w:id="427" w:author="Heino, Matti T J" w:date="2018-08-08T15:54:00Z"/>
          <w:lang w:val="en-US"/>
        </w:rPr>
      </w:pPr>
      <w:ins w:id="428" w:author="Heino, Matti T J" w:date="2018-08-08T15:54:00Z">
        <w:r w:rsidRPr="009A4F84">
          <w:rPr>
            <w:lang w:val="en-US"/>
          </w:rPr>
          <w:t>6. Audrey S, Bell S, Hughes R, Campbell R. Adolescent perspectives on wearing accelerometers to measure physical activity in population-based trials. Eur J Public Health. 2012;:cks081.</w:t>
        </w:r>
      </w:ins>
    </w:p>
    <w:p w14:paraId="61CBB8D9" w14:textId="77777777" w:rsidR="009A4F84" w:rsidRPr="009A4F84" w:rsidRDefault="009A4F84" w:rsidP="009A4F84">
      <w:pPr>
        <w:pStyle w:val="Bibliography"/>
        <w:rPr>
          <w:ins w:id="429" w:author="Heino, Matti T J" w:date="2018-08-08T15:54:00Z"/>
          <w:lang w:val="en-US"/>
        </w:rPr>
      </w:pPr>
      <w:ins w:id="430" w:author="Heino, Matti T J" w:date="2018-08-08T15:54:00Z">
        <w:r w:rsidRPr="009A4F84">
          <w:rPr>
            <w:lang w:val="en-US"/>
          </w:rPr>
          <w:t>7. Sirard JR, Slater ME. Compliance with wearing physical activity accelerometers in high school students. J Phys Act Health. 2009;6 Suppl 1:S148.</w:t>
        </w:r>
      </w:ins>
    </w:p>
    <w:p w14:paraId="5F7F462E" w14:textId="77777777" w:rsidR="009A4F84" w:rsidRPr="009A4F84" w:rsidRDefault="009A4F84" w:rsidP="009A4F84">
      <w:pPr>
        <w:pStyle w:val="Bibliography"/>
        <w:rPr>
          <w:ins w:id="431" w:author="Heino, Matti T J" w:date="2018-08-08T15:54:00Z"/>
          <w:lang w:val="en-US"/>
        </w:rPr>
      </w:pPr>
      <w:ins w:id="432" w:author="Heino, Matti T J" w:date="2018-08-08T15:54:00Z">
        <w:r w:rsidRPr="009A4F84">
          <w:rPr>
            <w:lang w:val="en-US"/>
          </w:rPr>
          <w:t>8. Sallis JF, Saelens BE, Frank LD, Conway TL, Slymen DJ, Cain KL, et al. Neighborhood built environment and income: examining multiple health outcomes. Soc Sci Med. 2009;68:1285–93.</w:t>
        </w:r>
      </w:ins>
    </w:p>
    <w:p w14:paraId="30B43B63" w14:textId="77777777" w:rsidR="009A4F84" w:rsidRPr="009A4F84" w:rsidRDefault="009A4F84" w:rsidP="009A4F84">
      <w:pPr>
        <w:pStyle w:val="Bibliography"/>
        <w:rPr>
          <w:ins w:id="433" w:author="Heino, Matti T J" w:date="2018-08-08T15:54:00Z"/>
          <w:lang w:val="en-US"/>
        </w:rPr>
      </w:pPr>
      <w:ins w:id="434" w:author="Heino, Matti T J" w:date="2018-08-08T15:54:00Z">
        <w:r w:rsidRPr="009A4F84">
          <w:rPr>
            <w:lang w:val="en-US"/>
          </w:rPr>
          <w:t>9. Barak S, Wu SS, Dai Y, Duncan PW, Behrman AL. Adherence to Accelerometry Measurement of Community Ambulation Poststroke. Phys Ther. 2014;94:101–10.</w:t>
        </w:r>
      </w:ins>
    </w:p>
    <w:p w14:paraId="0D57154B" w14:textId="77777777" w:rsidR="009A4F84" w:rsidRPr="009A4F84" w:rsidRDefault="009A4F84" w:rsidP="009A4F84">
      <w:pPr>
        <w:pStyle w:val="Bibliography"/>
        <w:rPr>
          <w:ins w:id="435" w:author="Heino, Matti T J" w:date="2018-08-08T15:54:00Z"/>
          <w:lang w:val="en-US"/>
        </w:rPr>
      </w:pPr>
      <w:ins w:id="436" w:author="Heino, Matti T J" w:date="2018-08-08T15:54:00Z">
        <w:r w:rsidRPr="009A4F84">
          <w:rPr>
            <w:lang w:val="en-US"/>
          </w:rPr>
          <w:t>10. Toftager M, Kristensen PL, Oliver M, Duncan S, Christiansen LB, Boyle E, et al. Accelerometer data reduction in adolescents: effects on sample retention and bias. Int J Behav Nutr Phys Act. 2013;10:140.</w:t>
        </w:r>
      </w:ins>
    </w:p>
    <w:p w14:paraId="60D886EE" w14:textId="77777777" w:rsidR="009A4F84" w:rsidRPr="009A4F84" w:rsidRDefault="009A4F84" w:rsidP="009A4F84">
      <w:pPr>
        <w:pStyle w:val="Bibliography"/>
        <w:rPr>
          <w:ins w:id="437" w:author="Heino, Matti T J" w:date="2018-08-08T15:54:00Z"/>
          <w:lang w:val="en-US"/>
        </w:rPr>
      </w:pPr>
      <w:ins w:id="438" w:author="Heino, Matti T J" w:date="2018-08-08T15:54:00Z">
        <w:r w:rsidRPr="009A4F84">
          <w:rPr>
            <w:lang w:val="en-US"/>
          </w:rPr>
          <w:t>11. Belton S, O’Brien W, Wickel EE, Issartel J. Patterns of non-compliance in adolescent field based accelerometer research. J Phys Act Health. 2013;10:1181–5.</w:t>
        </w:r>
      </w:ins>
    </w:p>
    <w:p w14:paraId="6DBD4A80" w14:textId="77777777" w:rsidR="009A4F84" w:rsidRPr="009A4F84" w:rsidRDefault="009A4F84" w:rsidP="009A4F84">
      <w:pPr>
        <w:pStyle w:val="Bibliography"/>
        <w:rPr>
          <w:ins w:id="439" w:author="Heino, Matti T J" w:date="2018-08-08T15:54:00Z"/>
          <w:lang w:val="en-US"/>
        </w:rPr>
      </w:pPr>
      <w:ins w:id="440" w:author="Heino, Matti T J" w:date="2018-08-08T15:54:00Z">
        <w:r w:rsidRPr="009A4F84">
          <w:rPr>
            <w:lang w:val="en-US"/>
          </w:rPr>
          <w:t>12. Langer EJ, Blank A, Chanowitz B. The mindlessness of ostensibly thoughtful action: The role of" placebic" information in interpersonal interaction. J Pers Soc Psychol. 1978;36:635.</w:t>
        </w:r>
      </w:ins>
    </w:p>
    <w:p w14:paraId="11DFFBE0" w14:textId="77777777" w:rsidR="009A4F84" w:rsidRPr="009A4F84" w:rsidRDefault="009A4F84" w:rsidP="009A4F84">
      <w:pPr>
        <w:pStyle w:val="Bibliography"/>
        <w:rPr>
          <w:ins w:id="441" w:author="Heino, Matti T J" w:date="2018-08-08T15:54:00Z"/>
          <w:lang w:val="en-US"/>
        </w:rPr>
      </w:pPr>
      <w:ins w:id="442" w:author="Heino, Matti T J" w:date="2018-08-08T15:54:00Z">
        <w:r w:rsidRPr="009A4F84">
          <w:rPr>
            <w:lang w:val="en-US"/>
          </w:rPr>
          <w:t>13. Pratkanis AR. Social influence analysis: An index of tactics. In: Pratkanis AR, editor. The science of social influence: Advances and future progress. New York: Psychology Press; 2007. p. 17–82.</w:t>
        </w:r>
      </w:ins>
    </w:p>
    <w:p w14:paraId="58CE7F17" w14:textId="77777777" w:rsidR="009A4F84" w:rsidRPr="009A4F84" w:rsidRDefault="009A4F84" w:rsidP="009A4F84">
      <w:pPr>
        <w:pStyle w:val="Bibliography"/>
        <w:rPr>
          <w:ins w:id="443" w:author="Heino, Matti T J" w:date="2018-08-08T15:54:00Z"/>
          <w:lang w:val="en-US"/>
        </w:rPr>
      </w:pPr>
      <w:ins w:id="444" w:author="Heino, Matti T J" w:date="2018-08-08T15:54:00Z">
        <w:r w:rsidRPr="009A4F84">
          <w:rPr>
            <w:lang w:val="en-US"/>
          </w:rPr>
          <w:lastRenderedPageBreak/>
          <w:t>14. Cialdini RB, Goldstein NJ, Martin SJ. Influence: Science and practice. Boston: Pearson Education; 2009.</w:t>
        </w:r>
      </w:ins>
    </w:p>
    <w:p w14:paraId="04EE7079" w14:textId="77777777" w:rsidR="009A4F84" w:rsidRPr="009A4F84" w:rsidRDefault="009A4F84" w:rsidP="009A4F84">
      <w:pPr>
        <w:pStyle w:val="Bibliography"/>
        <w:rPr>
          <w:ins w:id="445" w:author="Heino, Matti T J" w:date="2018-08-08T15:54:00Z"/>
          <w:lang w:val="en-US"/>
        </w:rPr>
      </w:pPr>
      <w:ins w:id="446" w:author="Heino, Matti T J" w:date="2018-08-08T15:54:00Z">
        <w:r w:rsidRPr="009A4F84">
          <w:rPr>
            <w:lang w:val="en-US"/>
          </w:rPr>
          <w:t>15. Blount J. Fanatical Prospecting: The Ultimate Guide to Opening Sales Conversations and Filling the Pipeline by Leveraging Social Selling, Telephone, Email, Text, and Cold Calling. John Wiley &amp; Sons; 2015.</w:t>
        </w:r>
      </w:ins>
    </w:p>
    <w:p w14:paraId="4A5D80A3" w14:textId="77777777" w:rsidR="009A4F84" w:rsidRPr="009A4F84" w:rsidRDefault="009A4F84" w:rsidP="009A4F84">
      <w:pPr>
        <w:pStyle w:val="Bibliography"/>
        <w:rPr>
          <w:ins w:id="447" w:author="Heino, Matti T J" w:date="2018-08-08T15:54:00Z"/>
          <w:lang w:val="en-US"/>
        </w:rPr>
      </w:pPr>
      <w:ins w:id="448" w:author="Heino, Matti T J" w:date="2018-08-08T15:54:00Z">
        <w:r w:rsidRPr="009A4F84">
          <w:rPr>
            <w:lang w:val="en-US"/>
          </w:rPr>
          <w:t>16. Goldman B. The Science of Settlement: Ideas for Negotiators. Pennsylvania: ALI-ABA; 2008.</w:t>
        </w:r>
      </w:ins>
    </w:p>
    <w:p w14:paraId="001CCD47" w14:textId="77777777" w:rsidR="009A4F84" w:rsidRPr="009A4F84" w:rsidRDefault="009A4F84" w:rsidP="009A4F84">
      <w:pPr>
        <w:pStyle w:val="Bibliography"/>
        <w:rPr>
          <w:ins w:id="449" w:author="Heino, Matti T J" w:date="2018-08-08T15:54:00Z"/>
          <w:lang w:val="en-US"/>
        </w:rPr>
      </w:pPr>
      <w:ins w:id="450" w:author="Heino, Matti T J" w:date="2018-08-08T15:54:00Z">
        <w:r w:rsidRPr="009A4F84">
          <w:rPr>
            <w:lang w:val="en-US"/>
          </w:rPr>
          <w:t>17. Mortensen KW. Maximum Influence: The 12 Universal Laws of Power Persuasion. 2nd edition. New York: American Management Association; 2013.</w:t>
        </w:r>
      </w:ins>
    </w:p>
    <w:p w14:paraId="6BFBCB05" w14:textId="77777777" w:rsidR="009A4F84" w:rsidRPr="009A4F84" w:rsidRDefault="009A4F84" w:rsidP="009A4F84">
      <w:pPr>
        <w:pStyle w:val="Bibliography"/>
        <w:rPr>
          <w:ins w:id="451" w:author="Heino, Matti T J" w:date="2018-08-08T15:54:00Z"/>
          <w:lang w:val="en-US"/>
        </w:rPr>
      </w:pPr>
      <w:ins w:id="452" w:author="Heino, Matti T J" w:date="2018-08-08T15:54:00Z">
        <w:r w:rsidRPr="009A4F84">
          <w:rPr>
            <w:lang w:val="en-US"/>
          </w:rPr>
          <w:t>18. Weinschenk S. The Power of the Word “Because” To Get People To Do Stuff. Psychology Today. 2013. https://web.archive.org/web/20170306230957/https://www.psychologytoday.com/blog/brain-wise/201310/the-power-the-word-because-get-people-do-stuff. Accessed 5 Nov 2015.</w:t>
        </w:r>
      </w:ins>
    </w:p>
    <w:p w14:paraId="35A881CB" w14:textId="77777777" w:rsidR="009A4F84" w:rsidRPr="009A4F84" w:rsidRDefault="009A4F84" w:rsidP="009A4F84">
      <w:pPr>
        <w:pStyle w:val="Bibliography"/>
        <w:rPr>
          <w:ins w:id="453" w:author="Heino, Matti T J" w:date="2018-08-08T15:54:00Z"/>
          <w:lang w:val="en-US"/>
        </w:rPr>
      </w:pPr>
      <w:ins w:id="454" w:author="Heino, Matti T J" w:date="2018-08-08T15:54:00Z">
        <w:r w:rsidRPr="009A4F84">
          <w:rPr>
            <w:lang w:val="en-US"/>
          </w:rPr>
          <w:t>19. Cialdini RB. Influence: Science and practice. 4th edition. USA: Arizona State University: Allyn &amp; Bacon; 2001.</w:t>
        </w:r>
      </w:ins>
    </w:p>
    <w:p w14:paraId="1C881E18" w14:textId="77777777" w:rsidR="009A4F84" w:rsidRPr="009A4F84" w:rsidRDefault="009A4F84" w:rsidP="009A4F84">
      <w:pPr>
        <w:pStyle w:val="Bibliography"/>
        <w:rPr>
          <w:ins w:id="455" w:author="Heino, Matti T J" w:date="2018-08-08T15:54:00Z"/>
          <w:lang w:val="en-US"/>
        </w:rPr>
      </w:pPr>
      <w:ins w:id="456" w:author="Heino, Matti T J" w:date="2018-08-08T15:54:00Z">
        <w:r w:rsidRPr="009A4F84">
          <w:rPr>
            <w:lang w:val="en-US"/>
          </w:rPr>
          <w:t>20. Key SM, Edlund JE, Sagarin BJ, Bizer GY. Individual differences in susceptibility to mindlessness. Personal Individ Differ. 2009;46:261–4.</w:t>
        </w:r>
      </w:ins>
    </w:p>
    <w:p w14:paraId="2CF72DED" w14:textId="77777777" w:rsidR="009A4F84" w:rsidRPr="009A4F84" w:rsidRDefault="009A4F84" w:rsidP="009A4F84">
      <w:pPr>
        <w:pStyle w:val="Bibliography"/>
        <w:rPr>
          <w:ins w:id="457" w:author="Heino, Matti T J" w:date="2018-08-08T15:54:00Z"/>
          <w:lang w:val="en-US"/>
        </w:rPr>
      </w:pPr>
      <w:ins w:id="458" w:author="Heino, Matti T J" w:date="2018-08-08T15:54:00Z">
        <w:r w:rsidRPr="009A4F84">
          <w:rPr>
            <w:lang w:val="en-US"/>
          </w:rPr>
          <w:t>21. Folkes VS. Mindlessness or mindfulness: A partial replication and extension of Langer, Blank, and Chanowitz. J Pers Soc Psychol. 1985;48:600–4.</w:t>
        </w:r>
      </w:ins>
    </w:p>
    <w:p w14:paraId="21A9A136" w14:textId="77777777" w:rsidR="009A4F84" w:rsidRPr="009A4F84" w:rsidRDefault="009A4F84" w:rsidP="009A4F84">
      <w:pPr>
        <w:pStyle w:val="Bibliography"/>
        <w:rPr>
          <w:ins w:id="459" w:author="Heino, Matti T J" w:date="2018-08-08T15:54:00Z"/>
          <w:lang w:val="en-US"/>
        </w:rPr>
      </w:pPr>
      <w:ins w:id="460" w:author="Heino, Matti T J" w:date="2018-08-08T15:54:00Z">
        <w:r w:rsidRPr="009A4F84">
          <w:rPr>
            <w:lang w:val="en-US"/>
          </w:rPr>
          <w:t>22. Langer EJ, Chanowitz B, Blank A. Mindlessness–mindfulness in perspective: A reply to Valerie Folkes. J Pers Soc Psychol. 1985;48:605–7.</w:t>
        </w:r>
      </w:ins>
    </w:p>
    <w:p w14:paraId="039A4C5E" w14:textId="77777777" w:rsidR="009A4F84" w:rsidRPr="009A4F84" w:rsidRDefault="009A4F84" w:rsidP="009A4F84">
      <w:pPr>
        <w:pStyle w:val="Bibliography"/>
        <w:rPr>
          <w:ins w:id="461" w:author="Heino, Matti T J" w:date="2018-08-08T15:54:00Z"/>
          <w:lang w:val="en-US"/>
        </w:rPr>
      </w:pPr>
      <w:ins w:id="462" w:author="Heino, Matti T J" w:date="2018-08-08T15:54:00Z">
        <w:r w:rsidRPr="009A4F84">
          <w:rPr>
            <w:lang w:val="en-US"/>
          </w:rPr>
          <w:t>23. Makel MC, Plucker JA, Hegarty B. Replications in Psychology Research How Often Do They Really Occur? Perspect Psychol Sci. 2012;7:537–42.</w:t>
        </w:r>
      </w:ins>
    </w:p>
    <w:p w14:paraId="51706B05" w14:textId="77777777" w:rsidR="009A4F84" w:rsidRPr="009A4F84" w:rsidRDefault="009A4F84" w:rsidP="009A4F84">
      <w:pPr>
        <w:pStyle w:val="Bibliography"/>
        <w:rPr>
          <w:ins w:id="463" w:author="Heino, Matti T J" w:date="2018-08-08T15:54:00Z"/>
          <w:lang w:val="en-US"/>
        </w:rPr>
      </w:pPr>
      <w:ins w:id="464" w:author="Heino, Matti T J" w:date="2018-08-08T15:54:00Z">
        <w:r w:rsidRPr="009A4F84">
          <w:rPr>
            <w:lang w:val="en-US"/>
          </w:rPr>
          <w:t>24. Pollock CL, Smith SD, Knowles ES, Bruce HJ. Mindfullness Limits Compliance With the That’s-Not-All Technique. Pers Soc Psychol Bull. 1998;24:1153–1157.</w:t>
        </w:r>
      </w:ins>
    </w:p>
    <w:p w14:paraId="60C6737C" w14:textId="77777777" w:rsidR="009A4F84" w:rsidRDefault="009A4F84" w:rsidP="009A4F84">
      <w:pPr>
        <w:pStyle w:val="Bibliography"/>
        <w:rPr>
          <w:ins w:id="465" w:author="Heino, Matti T J" w:date="2018-08-08T15:54:00Z"/>
        </w:rPr>
      </w:pPr>
      <w:ins w:id="466" w:author="Heino, Matti T J" w:date="2018-08-08T15:54:00Z">
        <w:r w:rsidRPr="009A4F84">
          <w:rPr>
            <w:lang w:val="en-US"/>
          </w:rPr>
          <w:t xml:space="preserve">25. Slugoski BR. Mindless processing of requests? Don’t ask twice. Br J Soc Psychol. </w:t>
        </w:r>
        <w:r>
          <w:t>1995;34:335–350.</w:t>
        </w:r>
      </w:ins>
    </w:p>
    <w:p w14:paraId="38493FA1" w14:textId="77777777" w:rsidR="009A4F84" w:rsidRPr="009A4F84" w:rsidRDefault="009A4F84" w:rsidP="009A4F84">
      <w:pPr>
        <w:pStyle w:val="Bibliography"/>
        <w:rPr>
          <w:ins w:id="467" w:author="Heino, Matti T J" w:date="2018-08-08T15:54:00Z"/>
          <w:lang w:val="en-US"/>
        </w:rPr>
      </w:pPr>
      <w:ins w:id="468" w:author="Heino, Matti T J" w:date="2018-08-08T15:54:00Z">
        <w:r>
          <w:t xml:space="preserve">26. Laaksonen M, Talala K, Martelin T, Rahkonen O, Roos E, Helakorpi S, et al. </w:t>
        </w:r>
        <w:r w:rsidRPr="009A4F84">
          <w:rPr>
            <w:lang w:val="en-US"/>
          </w:rPr>
          <w:t>Health behaviours as explanations for educational level differences in cardiovascular and all-cause mortality: a follow-up of 60 000 men and women over 23 years. Eur J Public Health. 2008;18:38–43.</w:t>
        </w:r>
      </w:ins>
    </w:p>
    <w:p w14:paraId="6D1AC652" w14:textId="77777777" w:rsidR="009A4F84" w:rsidRPr="009A4F84" w:rsidRDefault="009A4F84" w:rsidP="009A4F84">
      <w:pPr>
        <w:pStyle w:val="Bibliography"/>
        <w:rPr>
          <w:ins w:id="469" w:author="Heino, Matti T J" w:date="2018-08-08T15:54:00Z"/>
          <w:lang w:val="en-US"/>
        </w:rPr>
      </w:pPr>
      <w:ins w:id="470" w:author="Heino, Matti T J" w:date="2018-08-08T15:54:00Z">
        <w:r w:rsidRPr="009A4F84">
          <w:rPr>
            <w:lang w:val="en-US"/>
          </w:rPr>
          <w:t>27. Elgar FJ, Pförtner T-K, Moor I, De Clercq B, Stevens GWJM, Currie C. Socioeconomic inequalities in adolescent health 2002–2010: a time-series analysis of 34 countries participating in the Health Behaviour in School-aged Children study. The Lancet. 2015;385:2088–95.</w:t>
        </w:r>
      </w:ins>
    </w:p>
    <w:p w14:paraId="373738E4" w14:textId="77777777" w:rsidR="009A4F84" w:rsidRDefault="009A4F84" w:rsidP="009A4F84">
      <w:pPr>
        <w:pStyle w:val="Bibliography"/>
        <w:rPr>
          <w:ins w:id="471" w:author="Heino, Matti T J" w:date="2018-08-08T15:54:00Z"/>
        </w:rPr>
      </w:pPr>
      <w:ins w:id="472" w:author="Heino, Matti T J" w:date="2018-08-08T15:54:00Z">
        <w:r w:rsidRPr="009A4F84">
          <w:rPr>
            <w:lang w:val="en-US"/>
          </w:rPr>
          <w:t xml:space="preserve">28. National institute for Health and Welfare. School health survey 2015 results: Lifestyle. </w:t>
        </w:r>
        <w:r>
          <w:t xml:space="preserve">Terveyden ja hyvinvoinnin laitos. 2015. </w:t>
        </w:r>
        <w:r>
          <w:lastRenderedPageBreak/>
          <w:t>https://web.archive.org/web/20170306230805/https://www.thl.fi/fi/tutkimus-ja-asiantuntijatyo/vaestotutkimukset/kouluterveyskysely/tulokset/tulokset-aiheittain/elintavat. Accessed 4 Dec 2015.</w:t>
        </w:r>
      </w:ins>
    </w:p>
    <w:p w14:paraId="5C8E5B78" w14:textId="77777777" w:rsidR="009A4F84" w:rsidRPr="009A4F84" w:rsidRDefault="009A4F84" w:rsidP="009A4F84">
      <w:pPr>
        <w:pStyle w:val="Bibliography"/>
        <w:rPr>
          <w:ins w:id="473" w:author="Heino, Matti T J" w:date="2018-08-08T15:54:00Z"/>
          <w:lang w:val="en-US"/>
        </w:rPr>
      </w:pPr>
      <w:ins w:id="474" w:author="Heino, Matti T J" w:date="2018-08-08T15:54:00Z">
        <w:r>
          <w:t xml:space="preserve">29. Hankonen N, Heino MTJ, Araujo-Soares V, Sniehotta FF, Sund R, Vasankari T, et al. </w:t>
        </w:r>
        <w:r w:rsidRPr="009A4F84">
          <w:rPr>
            <w:lang w:val="en-US"/>
          </w:rPr>
          <w:t>‘Let’s Move It’ – a school-based multilevel intervention to increase physical activity and reduce sedentary behaviour among older adolescents in vocational secondary schools: a study protocol for a cluster-randomised trial. BMC Public Health. 2016;16:451–66.</w:t>
        </w:r>
      </w:ins>
    </w:p>
    <w:p w14:paraId="5C57DFDC" w14:textId="77777777" w:rsidR="009A4F84" w:rsidRPr="009A4F84" w:rsidRDefault="009A4F84" w:rsidP="009A4F84">
      <w:pPr>
        <w:pStyle w:val="Bibliography"/>
        <w:rPr>
          <w:ins w:id="475" w:author="Heino, Matti T J" w:date="2018-08-08T15:54:00Z"/>
          <w:lang w:val="en-US"/>
        </w:rPr>
      </w:pPr>
      <w:ins w:id="476" w:author="Heino, Matti T J" w:date="2018-08-08T15:54:00Z">
        <w:r w:rsidRPr="009A4F84">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t>
        </w:r>
      </w:ins>
    </w:p>
    <w:p w14:paraId="3233EFE3" w14:textId="77777777" w:rsidR="009A4F84" w:rsidRPr="009A4F84" w:rsidRDefault="009A4F84" w:rsidP="009A4F84">
      <w:pPr>
        <w:pStyle w:val="Bibliography"/>
        <w:rPr>
          <w:ins w:id="477" w:author="Heino, Matti T J" w:date="2018-08-08T15:54:00Z"/>
          <w:lang w:val="en-US"/>
        </w:rPr>
      </w:pPr>
      <w:ins w:id="478" w:author="Heino, Matti T J" w:date="2018-08-08T15:54:00Z">
        <w:r w:rsidRPr="009A4F84">
          <w:rPr>
            <w:lang w:val="en-US"/>
          </w:rPr>
          <w:t>31. Heino MTJ. No use reasoning with adolescents? A randomised controlled trial comparing persuasive messages. 2016. https://helda.helsinki.fi/handle/10138/163800. Accessed 7 Jun 2017.</w:t>
        </w:r>
      </w:ins>
    </w:p>
    <w:p w14:paraId="0D869FB3" w14:textId="77777777" w:rsidR="009A4F84" w:rsidRPr="009A4F84" w:rsidRDefault="009A4F84" w:rsidP="009A4F84">
      <w:pPr>
        <w:pStyle w:val="Bibliography"/>
        <w:rPr>
          <w:ins w:id="479" w:author="Heino, Matti T J" w:date="2018-08-08T15:54:00Z"/>
          <w:lang w:val="en-US"/>
        </w:rPr>
      </w:pPr>
      <w:ins w:id="480" w:author="Heino, Matti T J" w:date="2018-08-08T15:54:00Z">
        <w:r w:rsidRPr="009A4F84">
          <w:rPr>
            <w:lang w:val="en-US"/>
          </w:rPr>
          <w:t>32. Heino MTJ. Comparing persuasive SMS reminders: Supplementary website. 2018. https://web.archive.org/web/20180223210916/https://heinonmatti.github.io/sms-persuasion/sms-persuasion-supplement.html. Accessed 21 Feb 2018.</w:t>
        </w:r>
      </w:ins>
    </w:p>
    <w:p w14:paraId="00A94D67" w14:textId="77777777" w:rsidR="009A4F84" w:rsidRPr="009A4F84" w:rsidRDefault="009A4F84" w:rsidP="009A4F84">
      <w:pPr>
        <w:pStyle w:val="Bibliography"/>
        <w:rPr>
          <w:ins w:id="481" w:author="Heino, Matti T J" w:date="2018-08-08T15:54:00Z"/>
          <w:lang w:val="en-US"/>
        </w:rPr>
      </w:pPr>
      <w:ins w:id="482" w:author="Heino, Matti T J" w:date="2018-08-08T15:54:00Z">
        <w:r w:rsidRPr="009A4F84">
          <w:rPr>
            <w:lang w:val="sv-SE"/>
          </w:rPr>
          <w:t xml:space="preserve">33. Rowlands AV, Fraysse F, Catt M, Stiles VH, Stanley RM, Eston RG, et al. </w:t>
        </w:r>
        <w:r w:rsidRPr="009A4F84">
          <w:rPr>
            <w:lang w:val="en-US"/>
          </w:rPr>
          <w:t>Comparability of measured acceleration from accelerometry-based activity monitors. 2015.</w:t>
        </w:r>
      </w:ins>
    </w:p>
    <w:p w14:paraId="7A0B24CF" w14:textId="77777777" w:rsidR="009A4F84" w:rsidRPr="009A4F84" w:rsidRDefault="009A4F84" w:rsidP="009A4F84">
      <w:pPr>
        <w:pStyle w:val="Bibliography"/>
        <w:rPr>
          <w:ins w:id="483" w:author="Heino, Matti T J" w:date="2018-08-08T15:54:00Z"/>
          <w:lang w:val="en-US"/>
        </w:rPr>
      </w:pPr>
      <w:ins w:id="484" w:author="Heino, Matti T J" w:date="2018-08-08T15:54:00Z">
        <w:r w:rsidRPr="009A4F84">
          <w:rPr>
            <w:lang w:val="en-US"/>
          </w:rPr>
          <w:t>34. Aittasalo M, Vähä-Ypyä H, Vasankari T, Husu P, Jussila A-M, Sievänen H. Mean amplitude deviation calculated from raw acceleration data: a novel method for classifying the intensity of adolescents’ physical activity irrespective of accelerometer brand. BMC Sports Sci Med Rehabil. 2015;7:18.</w:t>
        </w:r>
      </w:ins>
    </w:p>
    <w:p w14:paraId="1890027A" w14:textId="77777777" w:rsidR="009A4F84" w:rsidRPr="009A4F84" w:rsidRDefault="009A4F84" w:rsidP="009A4F84">
      <w:pPr>
        <w:pStyle w:val="Bibliography"/>
        <w:rPr>
          <w:ins w:id="485" w:author="Heino, Matti T J" w:date="2018-08-08T15:54:00Z"/>
          <w:lang w:val="en-US"/>
        </w:rPr>
      </w:pPr>
      <w:ins w:id="486" w:author="Heino, Matti T J" w:date="2018-08-08T15:54:00Z">
        <w:r w:rsidRPr="009A4F84">
          <w:rPr>
            <w:lang w:val="en-US"/>
          </w:rPr>
          <w:t>35. Vähä-Ypyä H, Vasankari T, Husu P, Suni J, Sievänen H. A universal, accurate intensity-based classification of different physical activities using raw data of accelerometer. Clin Physiol Funct Imaging. 2015;35:64–70.</w:t>
        </w:r>
      </w:ins>
    </w:p>
    <w:p w14:paraId="67BBC946" w14:textId="77777777" w:rsidR="009A4F84" w:rsidRPr="009A4F84" w:rsidRDefault="009A4F84" w:rsidP="009A4F84">
      <w:pPr>
        <w:pStyle w:val="Bibliography"/>
        <w:rPr>
          <w:ins w:id="487" w:author="Heino, Matti T J" w:date="2018-08-08T15:54:00Z"/>
          <w:lang w:val="en-US"/>
        </w:rPr>
      </w:pPr>
      <w:ins w:id="488" w:author="Heino, Matti T J" w:date="2018-08-08T15:54:00Z">
        <w:r w:rsidRPr="009A4F84">
          <w:rPr>
            <w:lang w:val="en-US"/>
          </w:rPr>
          <w:t>36. Dienes Z. Understanding Psychology as a Science: An Introduction to Scientific and Statistical Inference. Palgrave Macmillan; 2008.</w:t>
        </w:r>
      </w:ins>
    </w:p>
    <w:p w14:paraId="2A258328" w14:textId="77777777" w:rsidR="009A4F84" w:rsidRPr="009A4F84" w:rsidRDefault="009A4F84" w:rsidP="009A4F84">
      <w:pPr>
        <w:pStyle w:val="Bibliography"/>
        <w:rPr>
          <w:ins w:id="489" w:author="Heino, Matti T J" w:date="2018-08-08T15:54:00Z"/>
          <w:lang w:val="en-US"/>
        </w:rPr>
      </w:pPr>
      <w:ins w:id="490" w:author="Heino, Matti T J" w:date="2018-08-08T15:54:00Z">
        <w:r w:rsidRPr="009A4F84">
          <w:rPr>
            <w:lang w:val="en-US"/>
          </w:rPr>
          <w:t>37. Wagenmakers E-J. A practical solution to the pervasive problems of p values. Psychon Bull Rev. 2007;14:779–804.</w:t>
        </w:r>
      </w:ins>
    </w:p>
    <w:p w14:paraId="7C25719D" w14:textId="77777777" w:rsidR="009A4F84" w:rsidRPr="009A4F84" w:rsidRDefault="009A4F84" w:rsidP="009A4F84">
      <w:pPr>
        <w:pStyle w:val="Bibliography"/>
        <w:rPr>
          <w:ins w:id="491" w:author="Heino, Matti T J" w:date="2018-08-08T15:54:00Z"/>
          <w:lang w:val="en-US"/>
        </w:rPr>
      </w:pPr>
      <w:ins w:id="492" w:author="Heino, Matti T J" w:date="2018-08-08T15:54:00Z">
        <w:r w:rsidRPr="009A4F84">
          <w:rPr>
            <w:lang w:val="en-US"/>
          </w:rPr>
          <w:t>38. Fanelli D. Only Reporting Guidelines Can Save (Soft) Science. Eur J Personal. 2013;27:120–44.</w:t>
        </w:r>
      </w:ins>
    </w:p>
    <w:p w14:paraId="43849D4E" w14:textId="77777777" w:rsidR="009A4F84" w:rsidRPr="009A4F84" w:rsidRDefault="009A4F84" w:rsidP="009A4F84">
      <w:pPr>
        <w:pStyle w:val="Bibliography"/>
        <w:rPr>
          <w:ins w:id="493" w:author="Heino, Matti T J" w:date="2018-08-08T15:54:00Z"/>
          <w:lang w:val="en-US"/>
        </w:rPr>
      </w:pPr>
      <w:ins w:id="494" w:author="Heino, Matti T J" w:date="2018-08-08T15:54:00Z">
        <w:r w:rsidRPr="009A4F84">
          <w:rPr>
            <w:lang w:val="en-US"/>
          </w:rPr>
          <w:t>39. Boutron I, Moher D, Altman DG, Schulz KF, Ravaud P. Extending the CONSORT Statement to Randomized Trials of Nonpharmacologic Treatment: Explanation and Elaboration. Ann Intern Med. 2008;148:295–309.</w:t>
        </w:r>
      </w:ins>
    </w:p>
    <w:p w14:paraId="51938A2F" w14:textId="77777777" w:rsidR="009A4F84" w:rsidRPr="009A4F84" w:rsidRDefault="009A4F84" w:rsidP="009A4F84">
      <w:pPr>
        <w:pStyle w:val="Bibliography"/>
        <w:rPr>
          <w:ins w:id="495" w:author="Heino, Matti T J" w:date="2018-08-08T15:54:00Z"/>
          <w:lang w:val="en-US"/>
        </w:rPr>
      </w:pPr>
      <w:ins w:id="496" w:author="Heino, Matti T J" w:date="2018-08-08T15:54:00Z">
        <w:r w:rsidRPr="009A4F84">
          <w:rPr>
            <w:lang w:val="en-US"/>
          </w:rPr>
          <w:lastRenderedPageBreak/>
          <w:t>40. Allen L, Scott J, Brand A, Hlava M, Altman M. Publishing: Credit where credit is due. Nature. 2014;508:312–3.</w:t>
        </w:r>
      </w:ins>
    </w:p>
    <w:p w14:paraId="2429068A" w14:textId="77777777" w:rsidR="009A4F84" w:rsidRPr="009A4F84" w:rsidRDefault="009A4F84" w:rsidP="009A4F84">
      <w:pPr>
        <w:pStyle w:val="Bibliography"/>
        <w:rPr>
          <w:ins w:id="497" w:author="Heino, Matti T J" w:date="2018-08-08T15:54:00Z"/>
          <w:lang w:val="en-US"/>
        </w:rPr>
      </w:pPr>
      <w:ins w:id="498" w:author="Heino, Matti T J" w:date="2018-08-08T15:54:00Z">
        <w:r w:rsidRPr="009A4F84">
          <w:rPr>
            <w:lang w:val="en-US"/>
          </w:rPr>
          <w:t>41. R Core Team. R: A Language and Environment for Statistical Computing. Vienna, Austria: R Foundation for Statistical Computing; 2015.</w:t>
        </w:r>
      </w:ins>
    </w:p>
    <w:p w14:paraId="54ECB153" w14:textId="77777777" w:rsidR="009A4F84" w:rsidRPr="009A4F84" w:rsidRDefault="009A4F84" w:rsidP="009A4F84">
      <w:pPr>
        <w:pStyle w:val="Bibliography"/>
        <w:rPr>
          <w:ins w:id="499" w:author="Heino, Matti T J" w:date="2018-08-08T15:54:00Z"/>
          <w:lang w:val="en-US"/>
        </w:rPr>
      </w:pPr>
      <w:ins w:id="500" w:author="Heino, Matti T J" w:date="2018-08-08T15:54:00Z">
        <w:r w:rsidRPr="009A4F84">
          <w:rPr>
            <w:lang w:val="en-US"/>
          </w:rPr>
          <w:t>42. RStudio Team. RStudio: Integrated Development Environment for R. Boston, MA: RStudio, Inc.; 2015. http://www.rstudio.com/.</w:t>
        </w:r>
      </w:ins>
    </w:p>
    <w:p w14:paraId="175BAB26" w14:textId="77777777" w:rsidR="009A4F84" w:rsidRPr="00B639E6" w:rsidRDefault="009A4F84" w:rsidP="009A4F84">
      <w:pPr>
        <w:pStyle w:val="Bibliography"/>
        <w:rPr>
          <w:ins w:id="501" w:author="Heino, Matti T J" w:date="2018-08-08T15:54:00Z"/>
          <w:lang w:val="en-US"/>
        </w:rPr>
      </w:pPr>
      <w:ins w:id="502" w:author="Heino, Matti T J" w:date="2018-08-08T15:54:00Z">
        <w:r w:rsidRPr="00B639E6">
          <w:rPr>
            <w:lang w:val="en-US"/>
          </w:rPr>
          <w:t>43. Wickham H. ggplot2: Elegant Graphics for Data Analysis. Springer-Verlag New York; 2009. http://ggplot2.org.</w:t>
        </w:r>
      </w:ins>
    </w:p>
    <w:p w14:paraId="32C19D28" w14:textId="77777777" w:rsidR="009A4F84" w:rsidRPr="00B639E6" w:rsidRDefault="009A4F84" w:rsidP="009A4F84">
      <w:pPr>
        <w:pStyle w:val="Bibliography"/>
        <w:rPr>
          <w:ins w:id="503" w:author="Heino, Matti T J" w:date="2018-08-08T15:54:00Z"/>
          <w:lang w:val="en-US"/>
        </w:rPr>
      </w:pPr>
      <w:ins w:id="504" w:author="Heino, Matti T J" w:date="2018-08-08T15:54:00Z">
        <w:r w:rsidRPr="00B639E6">
          <w:rPr>
            <w:lang w:val="en-US"/>
          </w:rPr>
          <w:t>44. Phillips N. yarrr: A companion to the e-book YaRrr!: The Pirate’s Guide to R. 2016. http://www.r-bloggers.com/the-new-and-improved-pirateplot-now-with-themes/.</w:t>
        </w:r>
      </w:ins>
    </w:p>
    <w:p w14:paraId="48B6E4E4" w14:textId="77777777" w:rsidR="009A4F84" w:rsidRPr="00B639E6" w:rsidRDefault="009A4F84" w:rsidP="009A4F84">
      <w:pPr>
        <w:pStyle w:val="Bibliography"/>
        <w:rPr>
          <w:ins w:id="505" w:author="Heino, Matti T J" w:date="2018-08-08T15:54:00Z"/>
          <w:lang w:val="en-US"/>
        </w:rPr>
      </w:pPr>
      <w:ins w:id="506" w:author="Heino, Matti T J" w:date="2018-08-08T15:54:00Z">
        <w:r w:rsidRPr="00B639E6">
          <w:rPr>
            <w:lang w:val="en-US"/>
          </w:rPr>
          <w:t>45. Baguley T. Serious stats: A guide to advanced statistics for the behavioral sciences. China: Palgrave Macmillan; 2012.</w:t>
        </w:r>
      </w:ins>
    </w:p>
    <w:p w14:paraId="2B77E51B" w14:textId="77777777" w:rsidR="009A4F84" w:rsidRPr="00B639E6" w:rsidRDefault="009A4F84" w:rsidP="009A4F84">
      <w:pPr>
        <w:pStyle w:val="Bibliography"/>
        <w:rPr>
          <w:ins w:id="507" w:author="Heino, Matti T J" w:date="2018-08-08T15:54:00Z"/>
          <w:lang w:val="en-US"/>
        </w:rPr>
      </w:pPr>
      <w:ins w:id="508" w:author="Heino, Matti T J" w:date="2018-08-08T15:54:00Z">
        <w:r w:rsidRPr="00B639E6">
          <w:rPr>
            <w:lang w:val="en-US"/>
          </w:rPr>
          <w:t>46. Bowman AW, Azzalini A. R package sm: nonparametric smoothing methods (version 2.2-5.4). University of Glasgow, UK and Università di Padova, Italia; 2014. URL http://www.stats.gla.ac.uk/ adrian/sm, http://azzalini.stat.unipd.it/Book_sm.</w:t>
        </w:r>
      </w:ins>
    </w:p>
    <w:p w14:paraId="319D1453" w14:textId="77777777" w:rsidR="009A4F84" w:rsidRPr="00B639E6" w:rsidRDefault="009A4F84" w:rsidP="009A4F84">
      <w:pPr>
        <w:pStyle w:val="Bibliography"/>
        <w:rPr>
          <w:ins w:id="509" w:author="Heino, Matti T J" w:date="2018-08-08T15:54:00Z"/>
          <w:lang w:val="en-US"/>
        </w:rPr>
      </w:pPr>
      <w:ins w:id="510" w:author="Heino, Matti T J" w:date="2018-08-08T15:54:00Z">
        <w:r w:rsidRPr="00B639E6">
          <w:rPr>
            <w:lang w:val="en-US"/>
          </w:rPr>
          <w:t>47. Peters G-Jo. userfriendlyscience: Quantitative analysis made accessible. 2016. http://CRAN.R-project.org/package=userfriendlyscience.</w:t>
        </w:r>
      </w:ins>
    </w:p>
    <w:p w14:paraId="722193FC" w14:textId="77777777" w:rsidR="009A4F84" w:rsidRPr="00B639E6" w:rsidRDefault="009A4F84" w:rsidP="009A4F84">
      <w:pPr>
        <w:pStyle w:val="Bibliography"/>
        <w:rPr>
          <w:ins w:id="511" w:author="Heino, Matti T J" w:date="2018-08-08T15:54:00Z"/>
          <w:lang w:val="en-US"/>
        </w:rPr>
      </w:pPr>
      <w:ins w:id="512" w:author="Heino, Matti T J" w:date="2018-08-08T15:54:00Z">
        <w:r w:rsidRPr="00B639E6">
          <w:rPr>
            <w:lang w:val="en-US"/>
          </w:rPr>
          <w:t>48. Morey RD, Hoekstra R, Rouder JN, Lee MD, Wagenmakers E-J. The fallacy of placing confidence in confidence intervals. Psychon Bull Rev. 2015. doi:10.3758/s13423-015-0947-8.</w:t>
        </w:r>
      </w:ins>
    </w:p>
    <w:p w14:paraId="0D37109A" w14:textId="77777777" w:rsidR="009A4F84" w:rsidRPr="00B639E6" w:rsidRDefault="009A4F84" w:rsidP="009A4F84">
      <w:pPr>
        <w:pStyle w:val="Bibliography"/>
        <w:rPr>
          <w:ins w:id="513" w:author="Heino, Matti T J" w:date="2018-08-08T15:54:00Z"/>
          <w:lang w:val="en-US"/>
        </w:rPr>
      </w:pPr>
      <w:ins w:id="514" w:author="Heino, Matti T J" w:date="2018-08-08T15:54:00Z">
        <w:r w:rsidRPr="00B639E6">
          <w:rPr>
            <w:lang w:val="en-US"/>
          </w:rPr>
          <w:t>49. Heino MTJ, Vuorre M, Hankonen N. Bayesian evaluation of behavior change interventions: A brief introduction and a practical example. PsyArXiv. 2017. doi:10.17605/OSF.IO/XMGWV.</w:t>
        </w:r>
      </w:ins>
    </w:p>
    <w:p w14:paraId="1484A6B6" w14:textId="77777777" w:rsidR="009A4F84" w:rsidRPr="00B639E6" w:rsidRDefault="009A4F84" w:rsidP="009A4F84">
      <w:pPr>
        <w:pStyle w:val="Bibliography"/>
        <w:rPr>
          <w:ins w:id="515" w:author="Heino, Matti T J" w:date="2018-08-08T15:54:00Z"/>
          <w:lang w:val="en-US"/>
        </w:rPr>
      </w:pPr>
      <w:ins w:id="516" w:author="Heino, Matti T J" w:date="2018-08-08T15:54:00Z">
        <w:r w:rsidRPr="00B639E6">
          <w:rPr>
            <w:lang w:val="en-US"/>
          </w:rPr>
          <w:t>50. Morey RD, Romeijn J-W, Rouder JN. The philosophy of Bayes factors and the quantification of statistical evidence. J Math Psychol. 2016. doi:10.1016/j.jmp.2015.11.001.</w:t>
        </w:r>
      </w:ins>
    </w:p>
    <w:p w14:paraId="3FFC4186" w14:textId="77777777" w:rsidR="009A4F84" w:rsidRPr="00B639E6" w:rsidRDefault="009A4F84" w:rsidP="009A4F84">
      <w:pPr>
        <w:pStyle w:val="Bibliography"/>
        <w:rPr>
          <w:ins w:id="517" w:author="Heino, Matti T J" w:date="2018-08-08T15:54:00Z"/>
          <w:lang w:val="en-US"/>
        </w:rPr>
      </w:pPr>
      <w:ins w:id="518" w:author="Heino, Matti T J" w:date="2018-08-08T15:54:00Z">
        <w:r w:rsidRPr="00B639E6">
          <w:rPr>
            <w:lang w:val="en-US"/>
          </w:rPr>
          <w:t>51. Etz A, Vandekerckhove J. Introduction to Bayesian Inference for Psychology. 2017. https://osf.io/preprints/psyarxiv/q46q3. Accessed 21 Mar 2017.</w:t>
        </w:r>
      </w:ins>
    </w:p>
    <w:p w14:paraId="4B6A8E5E" w14:textId="77777777" w:rsidR="009A4F84" w:rsidRPr="00B639E6" w:rsidRDefault="009A4F84" w:rsidP="009A4F84">
      <w:pPr>
        <w:pStyle w:val="Bibliography"/>
        <w:rPr>
          <w:ins w:id="519" w:author="Heino, Matti T J" w:date="2018-08-08T15:54:00Z"/>
          <w:lang w:val="en-US"/>
        </w:rPr>
      </w:pPr>
      <w:ins w:id="520" w:author="Heino, Matti T J" w:date="2018-08-08T15:54:00Z">
        <w:r w:rsidRPr="00B639E6">
          <w:rPr>
            <w:lang w:val="en-US"/>
          </w:rPr>
          <w:t>52. Etz A, Vandekerckhove J. A Bayesian Perspective on the Reproducibility Project: Psychology. PLOS ONE. 2016;11:e0149794.</w:t>
        </w:r>
      </w:ins>
    </w:p>
    <w:p w14:paraId="51E47A13" w14:textId="77777777" w:rsidR="009A4F84" w:rsidRPr="00B639E6" w:rsidRDefault="009A4F84" w:rsidP="009A4F84">
      <w:pPr>
        <w:pStyle w:val="Bibliography"/>
        <w:rPr>
          <w:ins w:id="521" w:author="Heino, Matti T J" w:date="2018-08-08T15:54:00Z"/>
          <w:lang w:val="en-US"/>
        </w:rPr>
      </w:pPr>
      <w:ins w:id="522" w:author="Heino, Matti T J" w:date="2018-08-08T15:54:00Z">
        <w:r w:rsidRPr="00B639E6">
          <w:rPr>
            <w:lang w:val="en-US"/>
          </w:rPr>
          <w:t>53. Morey RD, Rouder JN. BayesFactor: Computation of Bayes Factors for Common Designs. 2015. https://CRAN.R-project.org/package=BayesFactor.</w:t>
        </w:r>
      </w:ins>
    </w:p>
    <w:p w14:paraId="452C0125" w14:textId="77777777" w:rsidR="009A4F84" w:rsidRPr="00B639E6" w:rsidRDefault="009A4F84" w:rsidP="009A4F84">
      <w:pPr>
        <w:pStyle w:val="Bibliography"/>
        <w:rPr>
          <w:ins w:id="523" w:author="Heino, Matti T J" w:date="2018-08-08T15:54:00Z"/>
          <w:lang w:val="en-US"/>
        </w:rPr>
      </w:pPr>
      <w:ins w:id="524" w:author="Heino, Matti T J" w:date="2018-08-08T15:54:00Z">
        <w:r w:rsidRPr="00B639E6">
          <w:rPr>
            <w:lang w:val="en-US"/>
          </w:rPr>
          <w:t>54. Richard FD, Bond CF, Stokes-Zoota JJ. One Hundred Years of Social Psychology Quantitatively Described. Rev Gen Psychol. 2003;7:331–63.</w:t>
        </w:r>
      </w:ins>
    </w:p>
    <w:p w14:paraId="4434C4E7" w14:textId="77777777" w:rsidR="009A4F84" w:rsidRPr="00B639E6" w:rsidRDefault="009A4F84" w:rsidP="009A4F84">
      <w:pPr>
        <w:pStyle w:val="Bibliography"/>
        <w:rPr>
          <w:ins w:id="525" w:author="Heino, Matti T J" w:date="2018-08-08T15:54:00Z"/>
          <w:lang w:val="en-US"/>
        </w:rPr>
      </w:pPr>
      <w:ins w:id="526" w:author="Heino, Matti T J" w:date="2018-08-08T15:54:00Z">
        <w:r w:rsidRPr="00B639E6">
          <w:rPr>
            <w:lang w:val="en-US"/>
          </w:rPr>
          <w:lastRenderedPageBreak/>
          <w:t>55. Jamil T, Ly A, Morey RD, Love J, Marsman M, Wagenmakers E-J. Default “Gunel and Dickey” Bayes factors for contingency tables. Behav Res Methods. 2015;:1–15.</w:t>
        </w:r>
      </w:ins>
    </w:p>
    <w:p w14:paraId="3772B14D" w14:textId="77777777" w:rsidR="009A4F84" w:rsidRPr="00B639E6" w:rsidRDefault="009A4F84" w:rsidP="009A4F84">
      <w:pPr>
        <w:pStyle w:val="Bibliography"/>
        <w:rPr>
          <w:ins w:id="527" w:author="Heino, Matti T J" w:date="2018-08-08T15:54:00Z"/>
          <w:lang w:val="en-US"/>
        </w:rPr>
      </w:pPr>
      <w:ins w:id="528" w:author="Heino, Matti T J" w:date="2018-08-08T15:54:00Z">
        <w:r w:rsidRPr="00B639E6">
          <w:rPr>
            <w:lang w:val="en-US"/>
          </w:rPr>
          <w:t>56. Lakens D. Equivalence Tests: A Practical Primer for t Tests, Correlations, and Meta-Analyses. Soc Psychol Personal Sci. 2017;8:355–62.</w:t>
        </w:r>
      </w:ins>
    </w:p>
    <w:p w14:paraId="4608B994" w14:textId="77777777" w:rsidR="009A4F84" w:rsidRPr="00B639E6" w:rsidRDefault="009A4F84" w:rsidP="009A4F84">
      <w:pPr>
        <w:pStyle w:val="Bibliography"/>
        <w:rPr>
          <w:ins w:id="529" w:author="Heino, Matti T J" w:date="2018-08-08T15:54:00Z"/>
          <w:lang w:val="en-US"/>
        </w:rPr>
      </w:pPr>
      <w:ins w:id="530" w:author="Heino, Matti T J" w:date="2018-08-08T15:54:00Z">
        <w:r w:rsidRPr="00B639E6">
          <w:rPr>
            <w:lang w:val="en-US"/>
          </w:rPr>
          <w:t>57. Lakens D. TOSTER: Two One-Sided Tests (TOST) Equivalence Testing. 2016. https://CRAN.R-project.org/package=TOSTER.</w:t>
        </w:r>
      </w:ins>
    </w:p>
    <w:p w14:paraId="57C43E1A" w14:textId="77777777" w:rsidR="009A4F84" w:rsidRPr="00B639E6" w:rsidRDefault="009A4F84" w:rsidP="009A4F84">
      <w:pPr>
        <w:pStyle w:val="Bibliography"/>
        <w:rPr>
          <w:ins w:id="531" w:author="Heino, Matti T J" w:date="2018-08-08T15:54:00Z"/>
          <w:lang w:val="en-US"/>
        </w:rPr>
      </w:pPr>
      <w:ins w:id="532" w:author="Heino, Matti T J" w:date="2018-08-08T15:54:00Z">
        <w:r w:rsidRPr="00B639E6">
          <w:rPr>
            <w:lang w:val="en-US"/>
          </w:rPr>
          <w:t>58. Gelman A, Carlin J. Beyond Power Calculations Assessing Type S (Sign) and Type M (Magnitude) Errors. Perspect Psychol Sci. 2014;9:641–51.</w:t>
        </w:r>
      </w:ins>
    </w:p>
    <w:p w14:paraId="1E8F5565" w14:textId="77777777" w:rsidR="009A4F84" w:rsidRPr="00B639E6" w:rsidRDefault="009A4F84" w:rsidP="009A4F84">
      <w:pPr>
        <w:pStyle w:val="Bibliography"/>
        <w:rPr>
          <w:ins w:id="533" w:author="Heino, Matti T J" w:date="2018-08-08T15:54:00Z"/>
          <w:lang w:val="en-US"/>
        </w:rPr>
      </w:pPr>
      <w:ins w:id="534" w:author="Heino, Matti T J" w:date="2018-08-08T15:54:00Z">
        <w:r w:rsidRPr="00B639E6">
          <w:rPr>
            <w:lang w:val="en-US"/>
          </w:rPr>
          <w:t>59. Davis-Stober CP, Dana J. Comparing the accuracy of experimental estimates to guessing: a new perspective on replication and the “Crisis of Confidence” in psychology. Behav Res Methods. 2013;46:1–14.</w:t>
        </w:r>
      </w:ins>
    </w:p>
    <w:p w14:paraId="7BCBD762" w14:textId="77777777" w:rsidR="009A4F84" w:rsidRPr="00B639E6" w:rsidRDefault="009A4F84" w:rsidP="009A4F84">
      <w:pPr>
        <w:pStyle w:val="Bibliography"/>
        <w:rPr>
          <w:ins w:id="535" w:author="Heino, Matti T J" w:date="2018-08-08T15:54:00Z"/>
          <w:lang w:val="en-US"/>
        </w:rPr>
      </w:pPr>
      <w:ins w:id="536" w:author="Heino, Matti T J" w:date="2018-08-08T15:54:00Z">
        <w:r w:rsidRPr="00B639E6">
          <w:rPr>
            <w:lang w:val="en-US"/>
          </w:rPr>
          <w:t>60. Lakens D, McLatchie N, Isager PM, Scheel AM, Dienes Z. Improving inferences about null effects with Bayes factors and equivalence tests. J Gerontol Ser B. 2018.</w:t>
        </w:r>
      </w:ins>
    </w:p>
    <w:p w14:paraId="5612C6AF" w14:textId="77777777" w:rsidR="009A4F84" w:rsidRPr="00B639E6" w:rsidRDefault="009A4F84" w:rsidP="009A4F84">
      <w:pPr>
        <w:pStyle w:val="Bibliography"/>
        <w:rPr>
          <w:ins w:id="537" w:author="Heino, Matti T J" w:date="2018-08-08T15:54:00Z"/>
          <w:lang w:val="en-US"/>
        </w:rPr>
      </w:pPr>
      <w:ins w:id="538" w:author="Heino, Matti T J" w:date="2018-08-08T15:54:00Z">
        <w:r w:rsidRPr="00B639E6">
          <w:rPr>
            <w:lang w:val="en-US"/>
          </w:rPr>
          <w:t>61. Harms C, Lakens D. Making “Null Effects” Informative: Statistical Techniques and Inferential Frameworks. J Clin Transl Res. in press. doi:10.31234/osf.io/48zca.</w:t>
        </w:r>
      </w:ins>
    </w:p>
    <w:p w14:paraId="295CF99F" w14:textId="77777777" w:rsidR="009A4F84" w:rsidRPr="00B639E6" w:rsidRDefault="009A4F84" w:rsidP="009A4F84">
      <w:pPr>
        <w:pStyle w:val="Bibliography"/>
        <w:rPr>
          <w:ins w:id="539" w:author="Heino, Matti T J" w:date="2018-08-08T15:54:00Z"/>
          <w:lang w:val="en-US"/>
        </w:rPr>
      </w:pPr>
      <w:ins w:id="540" w:author="Heino, Matti T J" w:date="2018-08-08T15:54:00Z">
        <w:r w:rsidRPr="00B639E6">
          <w:rPr>
            <w:lang w:val="sv-SE"/>
          </w:rPr>
          <w:t xml:space="preserve">62. Hansen H. Fallacies. In: Zalta EN, editor. </w:t>
        </w:r>
        <w:r w:rsidRPr="00B639E6">
          <w:rPr>
            <w:lang w:val="en-US"/>
          </w:rPr>
          <w:t>The Stanford Encyclopedia of Philosophy. Summer 2015. 2015. https://plato.stanford.edu/entries/fallacies/. Accessed 12 Mar 2016.</w:t>
        </w:r>
      </w:ins>
    </w:p>
    <w:p w14:paraId="6EE11EA1" w14:textId="77777777" w:rsidR="009A4F84" w:rsidRPr="00B639E6" w:rsidRDefault="009A4F84" w:rsidP="009A4F84">
      <w:pPr>
        <w:pStyle w:val="Bibliography"/>
        <w:rPr>
          <w:ins w:id="541" w:author="Heino, Matti T J" w:date="2018-08-08T15:54:00Z"/>
          <w:lang w:val="en-US"/>
        </w:rPr>
      </w:pPr>
      <w:ins w:id="542" w:author="Heino, Matti T J" w:date="2018-08-08T15:54:00Z">
        <w:r w:rsidRPr="00B639E6">
          <w:rPr>
            <w:lang w:val="en-US"/>
          </w:rPr>
          <w:t>63. Armor DA, Taylor SE. The Effects of Mindset on Behavior: Self-Regulation in Deliberative and Implemental Frames of Mind. Pers Soc Psychol Bull. 2003;29:86–95.</w:t>
        </w:r>
      </w:ins>
    </w:p>
    <w:p w14:paraId="4D60E679" w14:textId="77777777" w:rsidR="009A4F84" w:rsidRPr="00B639E6" w:rsidRDefault="009A4F84" w:rsidP="009A4F84">
      <w:pPr>
        <w:pStyle w:val="Bibliography"/>
        <w:rPr>
          <w:ins w:id="543" w:author="Heino, Matti T J" w:date="2018-08-08T15:54:00Z"/>
          <w:lang w:val="en-US"/>
        </w:rPr>
      </w:pPr>
      <w:ins w:id="544" w:author="Heino, Matti T J" w:date="2018-08-08T15:54:00Z">
        <w:r w:rsidRPr="00B639E6">
          <w:rPr>
            <w:lang w:val="en-US"/>
          </w:rPr>
          <w:t>64. Sagarin BJ, Ambler JK, Lee EM. An Ethical Approach to Peeking at Data. Perspect Psychol Sci. 2014;9:293–304.</w:t>
        </w:r>
      </w:ins>
    </w:p>
    <w:p w14:paraId="19767DA9" w14:textId="77777777" w:rsidR="009A4F84" w:rsidRPr="00B639E6" w:rsidRDefault="009A4F84" w:rsidP="009A4F84">
      <w:pPr>
        <w:pStyle w:val="Bibliography"/>
        <w:rPr>
          <w:ins w:id="545" w:author="Heino, Matti T J" w:date="2018-08-08T15:54:00Z"/>
          <w:lang w:val="en-US"/>
        </w:rPr>
      </w:pPr>
      <w:ins w:id="546" w:author="Heino, Matti T J" w:date="2018-08-08T15:54:00Z">
        <w:r w:rsidRPr="00B639E6">
          <w:rPr>
            <w:lang w:val="en-US"/>
          </w:rPr>
          <w:t>65. Dienes Z. Using Bayes to get the most out of non-significant results. Quant Psychol Meas. 2014;5:781.</w:t>
        </w:r>
      </w:ins>
    </w:p>
    <w:p w14:paraId="71BF7DBB" w14:textId="77777777" w:rsidR="009A4F84" w:rsidRPr="00B639E6" w:rsidRDefault="009A4F84" w:rsidP="009A4F84">
      <w:pPr>
        <w:pStyle w:val="Bibliography"/>
        <w:rPr>
          <w:ins w:id="547" w:author="Heino, Matti T J" w:date="2018-08-08T15:54:00Z"/>
          <w:lang w:val="en-US"/>
        </w:rPr>
      </w:pPr>
      <w:ins w:id="548" w:author="Heino, Matti T J" w:date="2018-08-08T15:54:00Z">
        <w:r w:rsidRPr="00B639E6">
          <w:rPr>
            <w:lang w:val="en-US"/>
          </w:rPr>
          <w:t>66. Simonsohn U. Posterior-Hacking: Selective Reporting Invalidates Bayesian Results Also. SSRN Scholarly Paper. Rochester, NY: Social Science Research Network; 2014. https://papers.ssrn.com/abstract=2374040. Accessed 16 Jan 2018.</w:t>
        </w:r>
      </w:ins>
    </w:p>
    <w:p w14:paraId="5A4757C2" w14:textId="77777777" w:rsidR="009A4F84" w:rsidRPr="00B639E6" w:rsidRDefault="009A4F84" w:rsidP="009A4F84">
      <w:pPr>
        <w:pStyle w:val="Bibliography"/>
        <w:rPr>
          <w:ins w:id="549" w:author="Heino, Matti T J" w:date="2018-08-08T15:54:00Z"/>
          <w:lang w:val="en-US"/>
        </w:rPr>
      </w:pPr>
      <w:ins w:id="550" w:author="Heino, Matti T J" w:date="2018-08-08T15:54:00Z">
        <w:r w:rsidRPr="00B639E6">
          <w:rPr>
            <w:lang w:val="en-US"/>
          </w:rPr>
          <w:t>67. Wagenmakers E-J, Wetzels R, Borsboom D, Maas HLJ van der, Kievit RA. An Agenda for Purely Confirmatory Research. Perspect Psychol Sci. 2012;7:632–8.</w:t>
        </w:r>
      </w:ins>
    </w:p>
    <w:p w14:paraId="7DFE8BCF" w14:textId="77777777" w:rsidR="009A4F84" w:rsidRPr="00B639E6" w:rsidRDefault="009A4F84" w:rsidP="009A4F84">
      <w:pPr>
        <w:pStyle w:val="Bibliography"/>
        <w:rPr>
          <w:ins w:id="551" w:author="Heino, Matti T J" w:date="2018-08-08T15:54:00Z"/>
          <w:lang w:val="en-US"/>
        </w:rPr>
      </w:pPr>
      <w:ins w:id="552" w:author="Heino, Matti T J" w:date="2018-08-08T15:54:00Z">
        <w:r w:rsidRPr="00B639E6">
          <w:rPr>
            <w:lang w:val="en-US"/>
          </w:rPr>
          <w:t>68. Gelman A, Loken E. The Statistical Crisis in Science. Am Sci. 2014;102:460–5.</w:t>
        </w:r>
      </w:ins>
    </w:p>
    <w:p w14:paraId="29467857" w14:textId="77777777" w:rsidR="009A4F84" w:rsidRPr="00B639E6" w:rsidRDefault="009A4F84" w:rsidP="009A4F84">
      <w:pPr>
        <w:pStyle w:val="Bibliography"/>
        <w:rPr>
          <w:ins w:id="553" w:author="Heino, Matti T J" w:date="2018-08-08T15:54:00Z"/>
          <w:lang w:val="en-US"/>
        </w:rPr>
      </w:pPr>
      <w:ins w:id="554" w:author="Heino, Matti T J" w:date="2018-08-08T15:54:00Z">
        <w:r w:rsidRPr="00B639E6">
          <w:rPr>
            <w:lang w:val="en-US"/>
          </w:rPr>
          <w:t>69. Wasserstein RL, Lazar NA. The ASA’s statement on p-values: context, process, and purpose. Am Stat. 2016;:00–00.</w:t>
        </w:r>
      </w:ins>
    </w:p>
    <w:p w14:paraId="0F836A10" w14:textId="77777777" w:rsidR="009A4F84" w:rsidRPr="00B639E6" w:rsidRDefault="009A4F84" w:rsidP="009A4F84">
      <w:pPr>
        <w:pStyle w:val="Bibliography"/>
        <w:rPr>
          <w:ins w:id="555" w:author="Heino, Matti T J" w:date="2018-08-08T15:54:00Z"/>
          <w:lang w:val="en-US"/>
        </w:rPr>
      </w:pPr>
      <w:ins w:id="556" w:author="Heino, Matti T J" w:date="2018-08-08T15:54:00Z">
        <w:r w:rsidRPr="00B639E6">
          <w:rPr>
            <w:lang w:val="en-US"/>
          </w:rPr>
          <w:t xml:space="preserve">70. Pop-Eleches C, Thirumurthy H, Habyarimana JP, Zivin JG, Goldstein MP, Walque DD, et al. Mobile phone technologies improve adherence to antiretroviral </w:t>
        </w:r>
        <w:r w:rsidRPr="00B639E6">
          <w:rPr>
            <w:lang w:val="en-US"/>
          </w:rPr>
          <w:lastRenderedPageBreak/>
          <w:t>treatment in a resource-limited setting: a randomized controlled trial of text message reminders. AIDS Lond Engl. 2011;25:825.</w:t>
        </w:r>
      </w:ins>
    </w:p>
    <w:p w14:paraId="3F88B417" w14:textId="77777777" w:rsidR="009A4F84" w:rsidRPr="00B639E6" w:rsidRDefault="009A4F84" w:rsidP="009A4F84">
      <w:pPr>
        <w:pStyle w:val="Bibliography"/>
        <w:rPr>
          <w:ins w:id="557" w:author="Heino, Matti T J" w:date="2018-08-08T15:54:00Z"/>
          <w:lang w:val="en-US"/>
        </w:rPr>
      </w:pPr>
      <w:ins w:id="558" w:author="Heino, Matti T J" w:date="2018-08-08T15:54:00Z">
        <w:r w:rsidRPr="00B639E6">
          <w:rPr>
            <w:lang w:val="en-US"/>
          </w:rPr>
          <w:t>71. Armstrong AW, Watson AJ, Makredes M, Frangos JE, Kimball AB, Kvedar JC. Text-message reminders to improve sunscreen use: a randomized, controlled trial using electronic monitoring. Arch Dermatol. 2009;145:1230–6.</w:t>
        </w:r>
      </w:ins>
    </w:p>
    <w:p w14:paraId="7A71ACBF" w14:textId="77777777" w:rsidR="009A4F84" w:rsidRPr="00B639E6" w:rsidRDefault="009A4F84" w:rsidP="009A4F84">
      <w:pPr>
        <w:pStyle w:val="Bibliography"/>
        <w:rPr>
          <w:ins w:id="559" w:author="Heino, Matti T J" w:date="2018-08-08T15:54:00Z"/>
          <w:lang w:val="sv-SE"/>
        </w:rPr>
      </w:pPr>
      <w:ins w:id="560" w:author="Heino, Matti T J" w:date="2018-08-08T15:54:00Z">
        <w:r w:rsidRPr="00B639E6">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B639E6">
          <w:rPr>
            <w:lang w:val="sv-SE"/>
          </w:rPr>
          <w:t>Drugs. 2013;73:545–62.</w:t>
        </w:r>
      </w:ins>
    </w:p>
    <w:p w14:paraId="75FD05C8" w14:textId="77777777" w:rsidR="009A4F84" w:rsidRPr="00B639E6" w:rsidRDefault="009A4F84" w:rsidP="009A4F84">
      <w:pPr>
        <w:pStyle w:val="Bibliography"/>
        <w:rPr>
          <w:ins w:id="561" w:author="Heino, Matti T J" w:date="2018-08-08T15:54:00Z"/>
          <w:lang w:val="en-US"/>
        </w:rPr>
      </w:pPr>
      <w:ins w:id="562" w:author="Heino, Matti T J" w:date="2018-08-08T15:54:00Z">
        <w:r w:rsidRPr="00B639E6">
          <w:rPr>
            <w:lang w:val="sv-SE"/>
          </w:rPr>
          <w:t xml:space="preserve">73. Hekler EB, Klasnja P, Riley WT, Buman MP, Huberty J, Rivera DE, et al. </w:t>
        </w:r>
        <w:r w:rsidRPr="00B639E6">
          <w:rPr>
            <w:lang w:val="en-US"/>
          </w:rPr>
          <w:t>Agile science: creating useful products for behavior change in the real world. Transl Behav Med. 2016;6:317–28.</w:t>
        </w:r>
      </w:ins>
    </w:p>
    <w:p w14:paraId="06D3C72A" w14:textId="77777777" w:rsidR="009A4F84" w:rsidRPr="00B639E6" w:rsidRDefault="009A4F84" w:rsidP="009A4F84">
      <w:pPr>
        <w:pStyle w:val="Bibliography"/>
        <w:rPr>
          <w:ins w:id="563" w:author="Heino, Matti T J" w:date="2018-08-08T15:54:00Z"/>
          <w:lang w:val="en-US"/>
        </w:rPr>
      </w:pPr>
      <w:ins w:id="564" w:author="Heino, Matti T J" w:date="2018-08-08T15:54:00Z">
        <w:r w:rsidRPr="00B639E6">
          <w:rPr>
            <w:lang w:val="en-US"/>
          </w:rPr>
          <w:t>74. Evans JSBT, Stanovich KE. Dual-Process Theories of Higher Cognition: Advancing the Debate. Perspect Psychol Sci. 2013;8:223–41.</w:t>
        </w:r>
      </w:ins>
    </w:p>
    <w:p w14:paraId="058C5354" w14:textId="77777777" w:rsidR="009A4F84" w:rsidRPr="00B639E6" w:rsidRDefault="009A4F84" w:rsidP="009A4F84">
      <w:pPr>
        <w:pStyle w:val="Bibliography"/>
        <w:rPr>
          <w:ins w:id="565" w:author="Heino, Matti T J" w:date="2018-08-08T15:54:00Z"/>
          <w:lang w:val="en-US"/>
        </w:rPr>
      </w:pPr>
      <w:ins w:id="566" w:author="Heino, Matti T J" w:date="2018-08-08T15:54:00Z">
        <w:r w:rsidRPr="00B639E6">
          <w:rPr>
            <w:lang w:val="en-US"/>
          </w:rPr>
          <w:t>75. Keren G. A tale of two systems: A scientific advance or a theoretical stone soup? Commentary on Evans &amp; Stanovich (2013). Perspect Psychol Sci. 2013;8:257–262.</w:t>
        </w:r>
      </w:ins>
    </w:p>
    <w:p w14:paraId="7365726A" w14:textId="77777777" w:rsidR="009A4F84" w:rsidRPr="00B639E6" w:rsidRDefault="009A4F84" w:rsidP="009A4F84">
      <w:pPr>
        <w:pStyle w:val="Bibliography"/>
        <w:rPr>
          <w:ins w:id="567" w:author="Heino, Matti T J" w:date="2018-08-08T15:54:00Z"/>
          <w:lang w:val="en-US"/>
        </w:rPr>
      </w:pPr>
      <w:ins w:id="568" w:author="Heino, Matti T J" w:date="2018-08-08T15:54:00Z">
        <w:r w:rsidRPr="00B639E6">
          <w:rPr>
            <w:lang w:val="en-US"/>
          </w:rPr>
          <w:t>76. Kruglanski AW. Only One? The Default Interventionist Perspective as a Unimodel—Commentary on Evans &amp; Stanovich (2013)                                                    ,                                                             Only One? The Default Interventionist Perspective as a Unimodel—Commentary on Evans &amp; Stanovich (2013). Perspect Psychol Sci. 2013;8:242–7.</w:t>
        </w:r>
      </w:ins>
    </w:p>
    <w:p w14:paraId="15E32F7E" w14:textId="77777777" w:rsidR="009A4F84" w:rsidRPr="00B639E6" w:rsidRDefault="009A4F84" w:rsidP="009A4F84">
      <w:pPr>
        <w:pStyle w:val="Bibliography"/>
        <w:rPr>
          <w:ins w:id="569" w:author="Heino, Matti T J" w:date="2018-08-08T15:54:00Z"/>
          <w:lang w:val="en-US"/>
        </w:rPr>
      </w:pPr>
      <w:ins w:id="570" w:author="Heino, Matti T J" w:date="2018-08-08T15:54:00Z">
        <w:r w:rsidRPr="00B639E6">
          <w:rPr>
            <w:lang w:val="en-US"/>
          </w:rPr>
          <w:t>77. Bellini-Leite SC. Dual Process Theory: Systems, Types, Minds, Modes, Kinds or Metaphors? A Critical Review. Rev Philos Psychol. 2018;9:213–25.</w:t>
        </w:r>
      </w:ins>
    </w:p>
    <w:p w14:paraId="47A1A64D" w14:textId="77777777" w:rsidR="009A4F84" w:rsidRPr="00B639E6" w:rsidRDefault="009A4F84" w:rsidP="009A4F84">
      <w:pPr>
        <w:pStyle w:val="Bibliography"/>
        <w:rPr>
          <w:ins w:id="571" w:author="Heino, Matti T J" w:date="2018-08-08T15:54:00Z"/>
          <w:lang w:val="en-US"/>
        </w:rPr>
      </w:pPr>
      <w:ins w:id="572" w:author="Heino, Matti T J" w:date="2018-08-08T15:54:00Z">
        <w:r w:rsidRPr="00B639E6">
          <w:rPr>
            <w:lang w:val="en-US"/>
          </w:rPr>
          <w:t>78. Mugg J. The dual-process turn: How recent defenses of dual-process theories of reasoning fail. Philos Psychol. 2016;29:300–9.</w:t>
        </w:r>
      </w:ins>
    </w:p>
    <w:p w14:paraId="1F75B449" w14:textId="77777777" w:rsidR="009A4F84" w:rsidRPr="00B639E6" w:rsidRDefault="009A4F84" w:rsidP="009A4F84">
      <w:pPr>
        <w:pStyle w:val="Bibliography"/>
        <w:rPr>
          <w:ins w:id="573" w:author="Heino, Matti T J" w:date="2018-08-08T15:54:00Z"/>
          <w:lang w:val="en-US"/>
        </w:rPr>
      </w:pPr>
      <w:ins w:id="574" w:author="Heino, Matti T J" w:date="2018-08-08T15:54:00Z">
        <w:r w:rsidRPr="00B639E6">
          <w:rPr>
            <w:lang w:val="en-US"/>
          </w:rPr>
          <w:t>79. Westfall J, Yarkoni T. Statistically Controlling for Confounding Constructs Is Harder than You Think. PLOS ONE. 2016;11:e0152719.</w:t>
        </w:r>
      </w:ins>
    </w:p>
    <w:p w14:paraId="019225F9" w14:textId="77777777" w:rsidR="009A4F84" w:rsidRPr="00B639E6" w:rsidRDefault="009A4F84" w:rsidP="009A4F84">
      <w:pPr>
        <w:pStyle w:val="Bibliography"/>
        <w:rPr>
          <w:ins w:id="575" w:author="Heino, Matti T J" w:date="2018-08-08T15:54:00Z"/>
          <w:lang w:val="en-US"/>
        </w:rPr>
      </w:pPr>
      <w:ins w:id="576" w:author="Heino, Matti T J" w:date="2018-08-08T15:54:00Z">
        <w:r w:rsidRPr="00B639E6">
          <w:rPr>
            <w:lang w:val="en-US"/>
          </w:rPr>
          <w:t>80. Rickles D, Hawe P, Shiell A. A simple guide to chaos and complexity. J Epidemiol Community Health. 2007;61:933–937.</w:t>
        </w:r>
      </w:ins>
    </w:p>
    <w:p w14:paraId="5EC75F94" w14:textId="77777777" w:rsidR="009A4F84" w:rsidRPr="00B639E6" w:rsidRDefault="009A4F84" w:rsidP="009A4F84">
      <w:pPr>
        <w:pStyle w:val="Bibliography"/>
        <w:rPr>
          <w:ins w:id="577" w:author="Heino, Matti T J" w:date="2018-08-08T15:54:00Z"/>
          <w:lang w:val="en-US"/>
        </w:rPr>
      </w:pPr>
      <w:ins w:id="578" w:author="Heino, Matti T J" w:date="2018-08-08T15:54:00Z">
        <w:r w:rsidRPr="00B639E6">
          <w:rPr>
            <w:lang w:val="en-US"/>
          </w:rPr>
          <w:t>81. Diez Roux AV. Complex systems thinking and current impasses in health disparities research. Am J Public Health. 2011;101:1627–1634.</w:t>
        </w:r>
      </w:ins>
    </w:p>
    <w:p w14:paraId="21AA8B5B" w14:textId="77777777" w:rsidR="009A4F84" w:rsidRPr="00B639E6" w:rsidRDefault="009A4F84" w:rsidP="009A4F84">
      <w:pPr>
        <w:pStyle w:val="Bibliography"/>
        <w:rPr>
          <w:ins w:id="579" w:author="Heino, Matti T J" w:date="2018-08-08T15:54:00Z"/>
          <w:lang w:val="en-US"/>
        </w:rPr>
      </w:pPr>
      <w:ins w:id="580" w:author="Heino, Matti T J" w:date="2018-08-08T15:54:00Z">
        <w:r w:rsidRPr="00B639E6">
          <w:rPr>
            <w:lang w:val="en-US"/>
          </w:rPr>
          <w:t>82. Hawe P, Shiell A, Riley T. Theorising Interventions as Events in Systems. Am J Community Psychol. 2009;43:267–76.</w:t>
        </w:r>
      </w:ins>
    </w:p>
    <w:p w14:paraId="26B0F827" w14:textId="77777777" w:rsidR="009A4F84" w:rsidRPr="00B639E6" w:rsidRDefault="009A4F84" w:rsidP="009A4F84">
      <w:pPr>
        <w:pStyle w:val="Bibliography"/>
        <w:rPr>
          <w:ins w:id="581" w:author="Heino, Matti T J" w:date="2018-08-08T15:54:00Z"/>
          <w:lang w:val="en-US"/>
        </w:rPr>
      </w:pPr>
      <w:ins w:id="582" w:author="Heino, Matti T J" w:date="2018-08-08T15:54:00Z">
        <w:r w:rsidRPr="00B639E6">
          <w:rPr>
            <w:lang w:val="en-US"/>
          </w:rPr>
          <w:t>83. Hawe P. Lessons from Complex Interventions to Improve Health. Annu Rev Public Health. 2015;36:307–23.</w:t>
        </w:r>
      </w:ins>
    </w:p>
    <w:p w14:paraId="6E2CBEB1" w14:textId="77777777" w:rsidR="009A4F84" w:rsidRPr="00B639E6" w:rsidRDefault="009A4F84" w:rsidP="009A4F84">
      <w:pPr>
        <w:pStyle w:val="Bibliography"/>
        <w:rPr>
          <w:ins w:id="583" w:author="Heino, Matti T J" w:date="2018-08-08T15:54:00Z"/>
          <w:lang w:val="en-US"/>
        </w:rPr>
      </w:pPr>
      <w:ins w:id="584" w:author="Heino, Matti T J" w:date="2018-08-08T15:54:00Z">
        <w:r w:rsidRPr="00B639E6">
          <w:rPr>
            <w:lang w:val="en-US"/>
          </w:rPr>
          <w:t>84. Carey G, Malbon E, Carey N, Joyce A, Crammond B, Carey A. Systems science and systems thinking for public health: a systematic review of the field. BMJ Open. 2015;5:e009002.</w:t>
        </w:r>
      </w:ins>
    </w:p>
    <w:p w14:paraId="459C73ED" w14:textId="77777777" w:rsidR="009A4F84" w:rsidRPr="00B639E6" w:rsidRDefault="009A4F84" w:rsidP="009A4F84">
      <w:pPr>
        <w:pStyle w:val="Bibliography"/>
        <w:rPr>
          <w:ins w:id="585" w:author="Heino, Matti T J" w:date="2018-08-08T15:54:00Z"/>
          <w:lang w:val="en-US"/>
        </w:rPr>
      </w:pPr>
      <w:ins w:id="586" w:author="Heino, Matti T J" w:date="2018-08-08T15:54:00Z">
        <w:r w:rsidRPr="00B639E6">
          <w:rPr>
            <w:lang w:val="en-US"/>
          </w:rPr>
          <w:lastRenderedPageBreak/>
          <w:t>85. Rutter H, Savona N, Glonti K, Bibby J, Cummins S, Finegood DT, et al. The need for a complex systems model of evidence for public health. The Lancet. 2017;390:2602–4.</w:t>
        </w:r>
      </w:ins>
    </w:p>
    <w:p w14:paraId="1E182D08" w14:textId="77777777" w:rsidR="009A4F84" w:rsidRPr="00B639E6" w:rsidRDefault="009A4F84" w:rsidP="009A4F84">
      <w:pPr>
        <w:pStyle w:val="Bibliography"/>
        <w:rPr>
          <w:ins w:id="587" w:author="Heino, Matti T J" w:date="2018-08-08T15:54:00Z"/>
          <w:lang w:val="en-US"/>
        </w:rPr>
      </w:pPr>
      <w:ins w:id="588" w:author="Heino, Matti T J" w:date="2018-08-08T15:54:00Z">
        <w:r w:rsidRPr="00B639E6">
          <w:rPr>
            <w:lang w:val="en-US"/>
          </w:rPr>
          <w:t>86. Sniehotta FF, Araújo-Soares V, Brown J, Kelly MP, Michie S, West R. Complex systems and individual-level approaches to population health: a false dichotomy? Lancet Public Health. 2017;2:e396–7.</w:t>
        </w:r>
      </w:ins>
    </w:p>
    <w:p w14:paraId="20844EE5" w14:textId="77777777" w:rsidR="009A4F84" w:rsidRPr="00B639E6" w:rsidRDefault="009A4F84" w:rsidP="009A4F84">
      <w:pPr>
        <w:pStyle w:val="Bibliography"/>
        <w:rPr>
          <w:ins w:id="589" w:author="Heino, Matti T J" w:date="2018-08-08T15:54:00Z"/>
          <w:lang w:val="en-US"/>
        </w:rPr>
      </w:pPr>
      <w:ins w:id="590" w:author="Heino, Matti T J" w:date="2018-08-08T15:54:00Z">
        <w:r w:rsidRPr="00B639E6">
          <w:rPr>
            <w:lang w:val="en-US"/>
          </w:rPr>
          <w:t>87. Lakatos I. History of science and its rational reconstructions. Springer; 1971. http://link.springer.com/chapter/10.1007/978-94-010-3142-4_7. Accessed 2 Dec 2015.</w:t>
        </w:r>
      </w:ins>
    </w:p>
    <w:p w14:paraId="0ED36982" w14:textId="77777777" w:rsidR="009A4F84" w:rsidRPr="00B639E6" w:rsidRDefault="009A4F84" w:rsidP="009A4F84">
      <w:pPr>
        <w:pStyle w:val="Bibliography"/>
        <w:rPr>
          <w:ins w:id="591" w:author="Heino, Matti T J" w:date="2018-08-08T15:54:00Z"/>
          <w:lang w:val="en-US"/>
        </w:rPr>
      </w:pPr>
      <w:ins w:id="592" w:author="Heino, Matti T J" w:date="2018-08-08T15:54:00Z">
        <w:r w:rsidRPr="00B639E6">
          <w:rPr>
            <w:lang w:val="en-US"/>
          </w:rPr>
          <w:t>88.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Accessed 31 Aug 2016.</w:t>
        </w:r>
      </w:ins>
    </w:p>
    <w:p w14:paraId="3128AEFF" w14:textId="57EE38CA" w:rsidR="007C4B3A" w:rsidRPr="007C4B3A" w:rsidDel="00652E1F" w:rsidRDefault="007C4B3A" w:rsidP="007C4B3A">
      <w:pPr>
        <w:pStyle w:val="Bibliography"/>
        <w:rPr>
          <w:del w:id="593" w:author="Heino, Matti T J" w:date="2018-08-05T23:07:00Z"/>
          <w:lang w:val="en-US"/>
        </w:rPr>
      </w:pPr>
      <w:del w:id="594" w:author="Heino, Matti T J" w:date="2018-08-05T23:07:00Z">
        <w:r w:rsidRPr="007C4B3A" w:rsidDel="00652E1F">
          <w:rPr>
            <w:lang w:val="en-US"/>
          </w:rPr>
          <w:delText>1. Cain KL, Sallis JF, Conway TL, Van Dyck D, Calhoon L. Using accelerometers in youth physical activity studies: a review of methods. J Phys Act Health. 2013;10:437–450.</w:delText>
        </w:r>
      </w:del>
    </w:p>
    <w:p w14:paraId="00CE48E1" w14:textId="2A8D5F8D" w:rsidR="007C4B3A" w:rsidRPr="007C4B3A" w:rsidDel="00652E1F" w:rsidRDefault="007C4B3A" w:rsidP="007C4B3A">
      <w:pPr>
        <w:pStyle w:val="Bibliography"/>
        <w:rPr>
          <w:del w:id="595" w:author="Heino, Matti T J" w:date="2018-08-05T23:07:00Z"/>
          <w:lang w:val="en-US"/>
        </w:rPr>
      </w:pPr>
      <w:del w:id="596" w:author="Heino, Matti T J" w:date="2018-08-05T23:07:00Z">
        <w:r w:rsidRPr="007C4B3A" w:rsidDel="00652E1F">
          <w:rPr>
            <w:lang w:val="en-US"/>
          </w:rPr>
          <w:delText>2. Matthews CE, Hagströmer M, Pober DM, Bowles HR. Best practices for using physical activity monitors in population-based research. Med Sci Sports Exerc. 2012;44 1 Suppl 1:S68.</w:delText>
        </w:r>
      </w:del>
    </w:p>
    <w:p w14:paraId="04CE83DC" w14:textId="0CC511AE" w:rsidR="007C4B3A" w:rsidRPr="005D5AF2" w:rsidDel="00652E1F" w:rsidRDefault="007C4B3A" w:rsidP="007C4B3A">
      <w:pPr>
        <w:pStyle w:val="Bibliography"/>
        <w:rPr>
          <w:del w:id="597" w:author="Heino, Matti T J" w:date="2018-08-05T23:07:00Z"/>
          <w:lang w:val="nl-NL"/>
        </w:rPr>
      </w:pPr>
      <w:del w:id="598" w:author="Heino, Matti T J" w:date="2018-08-05T23:07:00Z">
        <w:r w:rsidRPr="007C4B3A" w:rsidDel="00652E1F">
          <w:rPr>
            <w:lang w:val="en-US"/>
          </w:rPr>
          <w:delText xml:space="preserve">3. Prince SA, Adamo KB, Hamel ME, Hardt J, Gorber SC, Tremblay M. A comparison of direct versus self-report measures for assessing physical activity in adults: a systematic review. </w:delText>
        </w:r>
        <w:r w:rsidRPr="005D5AF2" w:rsidDel="00652E1F">
          <w:rPr>
            <w:lang w:val="nl-NL"/>
          </w:rPr>
          <w:delText>Int J Behav Nutr Phys Act. 2008;5:56.</w:delText>
        </w:r>
      </w:del>
    </w:p>
    <w:p w14:paraId="01A5312B" w14:textId="2530B059" w:rsidR="007C4B3A" w:rsidRPr="007C4B3A" w:rsidDel="00652E1F" w:rsidRDefault="007C4B3A" w:rsidP="007C4B3A">
      <w:pPr>
        <w:pStyle w:val="Bibliography"/>
        <w:rPr>
          <w:del w:id="599" w:author="Heino, Matti T J" w:date="2018-08-05T23:07:00Z"/>
          <w:lang w:val="en-US"/>
        </w:rPr>
      </w:pPr>
      <w:del w:id="600" w:author="Heino, Matti T J" w:date="2018-08-05T23:07:00Z">
        <w:r w:rsidRPr="005D5AF2" w:rsidDel="00652E1F">
          <w:rPr>
            <w:lang w:val="nl-NL"/>
          </w:rPr>
          <w:delText xml:space="preserve">4. Zhuang J, Chen P, Wang C, Huang L, Zhu Z, Zhang W, et al. </w:delText>
        </w:r>
        <w:r w:rsidRPr="007C4B3A" w:rsidDel="00652E1F">
          <w:rPr>
            <w:lang w:val="en-US"/>
          </w:rPr>
          <w:delText>Characteristics of missing physical activity data in children and youth. Res Q Exerc Sport. 2013;84:S41–7.</w:delText>
        </w:r>
      </w:del>
    </w:p>
    <w:p w14:paraId="395BFDF8" w14:textId="57EA12AF" w:rsidR="007C4B3A" w:rsidRPr="007C4B3A" w:rsidDel="00652E1F" w:rsidRDefault="007C4B3A" w:rsidP="007C4B3A">
      <w:pPr>
        <w:pStyle w:val="Bibliography"/>
        <w:rPr>
          <w:del w:id="601" w:author="Heino, Matti T J" w:date="2018-08-05T23:07:00Z"/>
          <w:lang w:val="en-US"/>
        </w:rPr>
      </w:pPr>
      <w:del w:id="602" w:author="Heino, Matti T J" w:date="2018-08-05T23:07:00Z">
        <w:r w:rsidRPr="007C4B3A" w:rsidDel="00652E1F">
          <w:rPr>
            <w:lang w:val="en-US"/>
          </w:rPr>
          <w:delText>5. Ward DS, Evenson KR, Vaughn A, Rodgers AB, Troiano RP. Accelerometer use in physical activity: best practices and research recommendations. Med Sci Sports Exerc. 2005;37 11 Suppl:S582-8.</w:delText>
        </w:r>
      </w:del>
    </w:p>
    <w:p w14:paraId="192AE845" w14:textId="09B9D71B" w:rsidR="007C4B3A" w:rsidRPr="007C4B3A" w:rsidDel="00652E1F" w:rsidRDefault="007C4B3A" w:rsidP="007C4B3A">
      <w:pPr>
        <w:pStyle w:val="Bibliography"/>
        <w:rPr>
          <w:del w:id="603" w:author="Heino, Matti T J" w:date="2018-08-05T23:07:00Z"/>
          <w:lang w:val="en-US"/>
        </w:rPr>
      </w:pPr>
      <w:del w:id="604" w:author="Heino, Matti T J" w:date="2018-08-05T23:07:00Z">
        <w:r w:rsidRPr="007C4B3A" w:rsidDel="00652E1F">
          <w:rPr>
            <w:lang w:val="en-US"/>
          </w:rPr>
          <w:delText>6. Audrey S, Bell S, Hughes R, Campbell R. Adolescent perspectives on wearing accelerometers to measure physical activity in population-based trials. Eur J Public Health. 2012;:cks081.</w:delText>
        </w:r>
      </w:del>
    </w:p>
    <w:p w14:paraId="1E1D4C07" w14:textId="2BD2D834" w:rsidR="007C4B3A" w:rsidRPr="007C4B3A" w:rsidDel="00652E1F" w:rsidRDefault="007C4B3A" w:rsidP="007C4B3A">
      <w:pPr>
        <w:pStyle w:val="Bibliography"/>
        <w:rPr>
          <w:del w:id="605" w:author="Heino, Matti T J" w:date="2018-08-05T23:07:00Z"/>
          <w:lang w:val="en-US"/>
        </w:rPr>
      </w:pPr>
      <w:del w:id="606" w:author="Heino, Matti T J" w:date="2018-08-05T23:07:00Z">
        <w:r w:rsidRPr="007C4B3A" w:rsidDel="00652E1F">
          <w:rPr>
            <w:lang w:val="en-US"/>
          </w:rPr>
          <w:delText>7. Sirard JR, Slater ME. Compliance with wearing physical activity accelerometers in high school students. J Phys Act Health. 2009;6 Suppl 1:S148.</w:delText>
        </w:r>
      </w:del>
    </w:p>
    <w:p w14:paraId="64FA5B6B" w14:textId="52BD0294" w:rsidR="007C4B3A" w:rsidRPr="007C4B3A" w:rsidDel="00652E1F" w:rsidRDefault="007C4B3A" w:rsidP="007C4B3A">
      <w:pPr>
        <w:pStyle w:val="Bibliography"/>
        <w:rPr>
          <w:del w:id="607" w:author="Heino, Matti T J" w:date="2018-08-05T23:07:00Z"/>
          <w:lang w:val="en-US"/>
        </w:rPr>
      </w:pPr>
      <w:del w:id="608" w:author="Heino, Matti T J" w:date="2018-08-05T23:07:00Z">
        <w:r w:rsidRPr="007C4B3A" w:rsidDel="00652E1F">
          <w:rPr>
            <w:lang w:val="en-US"/>
          </w:rPr>
          <w:delText>8. Sallis JF, Saelens BE, Frank LD, Conway TL, Slymen DJ, Cain KL, et al. Neighborhood built environment and income: examining multiple health outcomes. Soc Sci Med. 2009;68:1285–93.</w:delText>
        </w:r>
      </w:del>
    </w:p>
    <w:p w14:paraId="7391FE85" w14:textId="25688C7D" w:rsidR="007C4B3A" w:rsidRPr="007C4B3A" w:rsidDel="00652E1F" w:rsidRDefault="007C4B3A" w:rsidP="007C4B3A">
      <w:pPr>
        <w:pStyle w:val="Bibliography"/>
        <w:rPr>
          <w:del w:id="609" w:author="Heino, Matti T J" w:date="2018-08-05T23:07:00Z"/>
          <w:lang w:val="en-US"/>
        </w:rPr>
      </w:pPr>
      <w:del w:id="610" w:author="Heino, Matti T J" w:date="2018-08-05T23:07:00Z">
        <w:r w:rsidRPr="005D5AF2" w:rsidDel="00652E1F">
          <w:rPr>
            <w:lang w:val="nl-NL"/>
          </w:rPr>
          <w:delText xml:space="preserve">9. Barak S, Wu SS, Dai Y, Duncan PW, Behrman AL. </w:delText>
        </w:r>
        <w:r w:rsidRPr="007C4B3A" w:rsidDel="00652E1F">
          <w:rPr>
            <w:lang w:val="en-US"/>
          </w:rPr>
          <w:delText>Adherence to Accelerometry Measurement of Community Ambulation Poststroke. Phys Ther. 2014;94:101–10.</w:delText>
        </w:r>
      </w:del>
    </w:p>
    <w:p w14:paraId="42DE2EAD" w14:textId="2639ABC8" w:rsidR="007C4B3A" w:rsidRPr="007C4B3A" w:rsidDel="00652E1F" w:rsidRDefault="007C4B3A" w:rsidP="007C4B3A">
      <w:pPr>
        <w:pStyle w:val="Bibliography"/>
        <w:rPr>
          <w:del w:id="611" w:author="Heino, Matti T J" w:date="2018-08-05T23:07:00Z"/>
          <w:lang w:val="en-US"/>
        </w:rPr>
      </w:pPr>
      <w:del w:id="612" w:author="Heino, Matti T J" w:date="2018-08-05T23:07:00Z">
        <w:r w:rsidRPr="007C4B3A" w:rsidDel="00652E1F">
          <w:rPr>
            <w:lang w:val="en-US"/>
          </w:rPr>
          <w:lastRenderedPageBreak/>
          <w:delText>10. Toftager M, Kristensen PL, Oliver M, Duncan S, Christiansen LB, Boyle E, et al. Accelerometer data reduction in adolescents: effects on sample retention and bias. Int J Behav Nutr Phys Act. 2013;10:140.</w:delText>
        </w:r>
      </w:del>
    </w:p>
    <w:p w14:paraId="60B16E26" w14:textId="0D7FD09B" w:rsidR="007C4B3A" w:rsidRPr="007C4B3A" w:rsidDel="00652E1F" w:rsidRDefault="007C4B3A" w:rsidP="007C4B3A">
      <w:pPr>
        <w:pStyle w:val="Bibliography"/>
        <w:rPr>
          <w:del w:id="613" w:author="Heino, Matti T J" w:date="2018-08-05T23:07:00Z"/>
          <w:lang w:val="en-US"/>
        </w:rPr>
      </w:pPr>
      <w:del w:id="614" w:author="Heino, Matti T J" w:date="2018-08-05T23:07:00Z">
        <w:r w:rsidRPr="007C4B3A" w:rsidDel="00652E1F">
          <w:rPr>
            <w:lang w:val="en-US"/>
          </w:rPr>
          <w:delText>11. Belton S, O’Brien W, Wickel EE, Issartel J. Patterns of non-compliance in adolescent field based accelerometer research. J Phys Act Health. 2013;10:1181–5.</w:delText>
        </w:r>
      </w:del>
    </w:p>
    <w:p w14:paraId="11DB96B4" w14:textId="72955696" w:rsidR="007C4B3A" w:rsidRPr="007C4B3A" w:rsidDel="00652E1F" w:rsidRDefault="007C4B3A" w:rsidP="007C4B3A">
      <w:pPr>
        <w:pStyle w:val="Bibliography"/>
        <w:rPr>
          <w:del w:id="615" w:author="Heino, Matti T J" w:date="2018-08-05T23:07:00Z"/>
          <w:lang w:val="en-US"/>
        </w:rPr>
      </w:pPr>
      <w:del w:id="616" w:author="Heino, Matti T J" w:date="2018-08-05T23:07:00Z">
        <w:r w:rsidRPr="007C4B3A" w:rsidDel="00652E1F">
          <w:rPr>
            <w:lang w:val="en-US"/>
          </w:rPr>
          <w:delText>12. Langer EJ, Blank A, Chanowitz B. The mindlessness of ostensibly thoughtful action: The role of" placebic" information in interpersonal interaction. J Pers Soc Psychol. 1978;36:635.</w:delText>
        </w:r>
      </w:del>
    </w:p>
    <w:p w14:paraId="30312446" w14:textId="1986FD36" w:rsidR="007C4B3A" w:rsidRPr="007C4B3A" w:rsidDel="00652E1F" w:rsidRDefault="007C4B3A" w:rsidP="007C4B3A">
      <w:pPr>
        <w:pStyle w:val="Bibliography"/>
        <w:rPr>
          <w:del w:id="617" w:author="Heino, Matti T J" w:date="2018-08-05T23:07:00Z"/>
          <w:lang w:val="en-US"/>
        </w:rPr>
      </w:pPr>
      <w:del w:id="618" w:author="Heino, Matti T J" w:date="2018-08-05T23:07:00Z">
        <w:r w:rsidRPr="007C4B3A" w:rsidDel="00652E1F">
          <w:rPr>
            <w:lang w:val="en-US"/>
          </w:rPr>
          <w:delText>13. Pratkanis AR. Social influence analysis: An index of tactics. In: Pratkanis AR, editor. The science of social influence: Advances and future progress. New York: Psychology Press; 2007. p. 17–82.</w:delText>
        </w:r>
      </w:del>
    </w:p>
    <w:p w14:paraId="684963B3" w14:textId="6AACC34D" w:rsidR="007C4B3A" w:rsidRPr="007C4B3A" w:rsidDel="00652E1F" w:rsidRDefault="007C4B3A" w:rsidP="007C4B3A">
      <w:pPr>
        <w:pStyle w:val="Bibliography"/>
        <w:rPr>
          <w:del w:id="619" w:author="Heino, Matti T J" w:date="2018-08-05T23:07:00Z"/>
          <w:lang w:val="en-US"/>
        </w:rPr>
      </w:pPr>
      <w:del w:id="620" w:author="Heino, Matti T J" w:date="2018-08-05T23:07:00Z">
        <w:r w:rsidRPr="007C4B3A" w:rsidDel="00652E1F">
          <w:rPr>
            <w:lang w:val="en-US"/>
          </w:rPr>
          <w:delText>14. Cialdini RB, Goldstein NJ, Martin SJ. Influence: Science and practice. Boston: Pearson Education; 2009.</w:delText>
        </w:r>
      </w:del>
    </w:p>
    <w:p w14:paraId="6282B4CC" w14:textId="6021A385" w:rsidR="007C4B3A" w:rsidRPr="007C4B3A" w:rsidDel="00652E1F" w:rsidRDefault="007C4B3A" w:rsidP="007C4B3A">
      <w:pPr>
        <w:pStyle w:val="Bibliography"/>
        <w:rPr>
          <w:del w:id="621" w:author="Heino, Matti T J" w:date="2018-08-05T23:07:00Z"/>
          <w:lang w:val="en-US"/>
        </w:rPr>
      </w:pPr>
      <w:del w:id="622" w:author="Heino, Matti T J" w:date="2018-08-05T23:07:00Z">
        <w:r w:rsidRPr="007C4B3A" w:rsidDel="00652E1F">
          <w:rPr>
            <w:lang w:val="en-US"/>
          </w:rPr>
          <w:delText>15. Blount J. Fanatical Prospecting: The Ultimate Guide to Opening Sales Conversations and Filling the Pipeline by Leveraging Social Selling, Telephone, Email, Text, and Cold Calling. John Wiley &amp; Sons; 2015.</w:delText>
        </w:r>
      </w:del>
    </w:p>
    <w:p w14:paraId="4B5EF018" w14:textId="058B193C" w:rsidR="007C4B3A" w:rsidRPr="007C4B3A" w:rsidDel="00652E1F" w:rsidRDefault="007C4B3A" w:rsidP="007C4B3A">
      <w:pPr>
        <w:pStyle w:val="Bibliography"/>
        <w:rPr>
          <w:del w:id="623" w:author="Heino, Matti T J" w:date="2018-08-05T23:07:00Z"/>
          <w:lang w:val="en-US"/>
        </w:rPr>
      </w:pPr>
      <w:del w:id="624" w:author="Heino, Matti T J" w:date="2018-08-05T23:07:00Z">
        <w:r w:rsidRPr="007C4B3A" w:rsidDel="00652E1F">
          <w:rPr>
            <w:lang w:val="en-US"/>
          </w:rPr>
          <w:delText>16. Goldman B. The Science of Settlement: Ideas for Negotiators. Pennsylvania: ALI-ABA; 2008.</w:delText>
        </w:r>
      </w:del>
    </w:p>
    <w:p w14:paraId="142D9779" w14:textId="5E9F2971" w:rsidR="007C4B3A" w:rsidRPr="007C4B3A" w:rsidDel="00652E1F" w:rsidRDefault="007C4B3A" w:rsidP="007C4B3A">
      <w:pPr>
        <w:pStyle w:val="Bibliography"/>
        <w:rPr>
          <w:del w:id="625" w:author="Heino, Matti T J" w:date="2018-08-05T23:07:00Z"/>
          <w:lang w:val="en-US"/>
        </w:rPr>
      </w:pPr>
      <w:del w:id="626" w:author="Heino, Matti T J" w:date="2018-08-05T23:07:00Z">
        <w:r w:rsidRPr="007C4B3A" w:rsidDel="00652E1F">
          <w:rPr>
            <w:lang w:val="en-US"/>
          </w:rPr>
          <w:delText>17. Mortensen KW. Maximum Influence: The 12 Universal Laws of Power Persuasion. 2nd edition. New York: American Management Association; 2013.</w:delText>
        </w:r>
      </w:del>
    </w:p>
    <w:p w14:paraId="3418ACC3" w14:textId="47B869CA" w:rsidR="007C4B3A" w:rsidRPr="007C4B3A" w:rsidDel="00652E1F" w:rsidRDefault="007C4B3A" w:rsidP="007C4B3A">
      <w:pPr>
        <w:pStyle w:val="Bibliography"/>
        <w:rPr>
          <w:del w:id="627" w:author="Heino, Matti T J" w:date="2018-08-05T23:07:00Z"/>
          <w:lang w:val="en-US"/>
        </w:rPr>
      </w:pPr>
      <w:del w:id="628" w:author="Heino, Matti T J" w:date="2018-08-05T23:07:00Z">
        <w:r w:rsidRPr="007C4B3A" w:rsidDel="00652E1F">
          <w:rPr>
            <w:lang w:val="en-US"/>
          </w:rPr>
          <w:delText>18. Weinschenk S. The Power of the Word “Because” To Get People To Do Stuff. Psychology Today. 2013. https://web.archive.org/web/20170306230957/https://www.psychologytoday.com/blog/brain-wise/201310/the-power-the-word-because-get-people-do-stuff. Accessed 5 Nov 2015.</w:delText>
        </w:r>
      </w:del>
    </w:p>
    <w:p w14:paraId="31A88A56" w14:textId="08BF37F0" w:rsidR="007C4B3A" w:rsidRPr="007C4B3A" w:rsidDel="00652E1F" w:rsidRDefault="007C4B3A" w:rsidP="007C4B3A">
      <w:pPr>
        <w:pStyle w:val="Bibliography"/>
        <w:rPr>
          <w:del w:id="629" w:author="Heino, Matti T J" w:date="2018-08-05T23:07:00Z"/>
          <w:lang w:val="en-US"/>
        </w:rPr>
      </w:pPr>
      <w:del w:id="630" w:author="Heino, Matti T J" w:date="2018-08-05T23:07:00Z">
        <w:r w:rsidRPr="007C4B3A" w:rsidDel="00652E1F">
          <w:rPr>
            <w:lang w:val="en-US"/>
          </w:rPr>
          <w:delText>19. Cialdini RB. Influence: Science and practice. 4th edition. USA: Arizona State University: Allyn &amp; Bacon; 2001.</w:delText>
        </w:r>
      </w:del>
    </w:p>
    <w:p w14:paraId="29CFC263" w14:textId="47CA5C8F" w:rsidR="007C4B3A" w:rsidRPr="007C4B3A" w:rsidDel="00652E1F" w:rsidRDefault="007C4B3A" w:rsidP="007C4B3A">
      <w:pPr>
        <w:pStyle w:val="Bibliography"/>
        <w:rPr>
          <w:del w:id="631" w:author="Heino, Matti T J" w:date="2018-08-05T23:07:00Z"/>
          <w:lang w:val="en-US"/>
        </w:rPr>
      </w:pPr>
      <w:del w:id="632" w:author="Heino, Matti T J" w:date="2018-08-05T23:07:00Z">
        <w:r w:rsidRPr="007C4B3A" w:rsidDel="00652E1F">
          <w:rPr>
            <w:lang w:val="en-US"/>
          </w:rPr>
          <w:delText>20. Key SM, Edlund JE, Sagarin BJ, Bizer GY. Individual differences in susceptibility to mindlessness. Personal Individ Differ. 2009;46:261–4.</w:delText>
        </w:r>
      </w:del>
    </w:p>
    <w:p w14:paraId="22610BD6" w14:textId="7583F7B7" w:rsidR="007C4B3A" w:rsidRPr="007C4B3A" w:rsidDel="00652E1F" w:rsidRDefault="007C4B3A" w:rsidP="007C4B3A">
      <w:pPr>
        <w:pStyle w:val="Bibliography"/>
        <w:rPr>
          <w:del w:id="633" w:author="Heino, Matti T J" w:date="2018-08-05T23:07:00Z"/>
          <w:lang w:val="en-US"/>
        </w:rPr>
      </w:pPr>
      <w:del w:id="634" w:author="Heino, Matti T J" w:date="2018-08-05T23:07:00Z">
        <w:r w:rsidRPr="007C4B3A" w:rsidDel="00652E1F">
          <w:rPr>
            <w:lang w:val="en-US"/>
          </w:rPr>
          <w:delText>21. Folkes VS. Mindlessness or mindfulness: A partial replication and extension of Langer, Blank, and Chanowitz. J Pers Soc Psychol. 1985;48:600–4.</w:delText>
        </w:r>
      </w:del>
    </w:p>
    <w:p w14:paraId="000FC93E" w14:textId="62C31D1E" w:rsidR="007C4B3A" w:rsidRPr="007C4B3A" w:rsidDel="00652E1F" w:rsidRDefault="007C4B3A" w:rsidP="007C4B3A">
      <w:pPr>
        <w:pStyle w:val="Bibliography"/>
        <w:rPr>
          <w:del w:id="635" w:author="Heino, Matti T J" w:date="2018-08-05T23:07:00Z"/>
          <w:lang w:val="en-US"/>
        </w:rPr>
      </w:pPr>
      <w:del w:id="636" w:author="Heino, Matti T J" w:date="2018-08-05T23:07:00Z">
        <w:r w:rsidRPr="007C4B3A" w:rsidDel="00652E1F">
          <w:rPr>
            <w:lang w:val="en-US"/>
          </w:rPr>
          <w:delText>22. Langer EJ, Chanowitz B, Blank A. Mindlessness–mindfulness in perspective: A reply to Valerie Folkes. J Pers Soc Psychol. 1985;48:605–7.</w:delText>
        </w:r>
      </w:del>
    </w:p>
    <w:p w14:paraId="78A80159" w14:textId="3F29556F" w:rsidR="007C4B3A" w:rsidRPr="007C4B3A" w:rsidDel="00652E1F" w:rsidRDefault="007C4B3A" w:rsidP="007C4B3A">
      <w:pPr>
        <w:pStyle w:val="Bibliography"/>
        <w:rPr>
          <w:del w:id="637" w:author="Heino, Matti T J" w:date="2018-08-05T23:07:00Z"/>
          <w:lang w:val="en-US"/>
        </w:rPr>
      </w:pPr>
      <w:del w:id="638" w:author="Heino, Matti T J" w:date="2018-08-05T23:07:00Z">
        <w:r w:rsidRPr="007C4B3A" w:rsidDel="00652E1F">
          <w:rPr>
            <w:lang w:val="en-US"/>
          </w:rPr>
          <w:delText>23. Makel MC, Plucker JA, Hegarty B. Replications in Psychology Research How Often Do They Really Occur? Perspect Psychol Sci. 2012;7:537–42.</w:delText>
        </w:r>
      </w:del>
    </w:p>
    <w:p w14:paraId="6048AB84" w14:textId="2FBF615C" w:rsidR="007C4B3A" w:rsidRPr="007C4B3A" w:rsidDel="00652E1F" w:rsidRDefault="007C4B3A" w:rsidP="007C4B3A">
      <w:pPr>
        <w:pStyle w:val="Bibliography"/>
        <w:rPr>
          <w:del w:id="639" w:author="Heino, Matti T J" w:date="2018-08-05T23:07:00Z"/>
          <w:lang w:val="en-US"/>
        </w:rPr>
      </w:pPr>
      <w:del w:id="640" w:author="Heino, Matti T J" w:date="2018-08-05T23:07:00Z">
        <w:r w:rsidRPr="007C4B3A" w:rsidDel="00652E1F">
          <w:rPr>
            <w:lang w:val="en-US"/>
          </w:rPr>
          <w:delText>24. Pollock CL, Smith SD, Knowles ES, Bruce HJ. Mindfullness Limits Compliance With the That’s-Not-All Technique. Pers Soc Psychol Bull. 1998;24:1153–1157.</w:delText>
        </w:r>
      </w:del>
    </w:p>
    <w:p w14:paraId="5EE8DC11" w14:textId="400268C7" w:rsidR="007C4B3A" w:rsidRPr="00652E1F" w:rsidDel="00652E1F" w:rsidRDefault="007C4B3A" w:rsidP="007C4B3A">
      <w:pPr>
        <w:pStyle w:val="Bibliography"/>
        <w:rPr>
          <w:del w:id="641" w:author="Heino, Matti T J" w:date="2018-08-05T23:07:00Z"/>
          <w:lang w:val="en-US"/>
        </w:rPr>
      </w:pPr>
      <w:del w:id="642" w:author="Heino, Matti T J" w:date="2018-08-05T23:07:00Z">
        <w:r w:rsidRPr="007C4B3A" w:rsidDel="00652E1F">
          <w:rPr>
            <w:lang w:val="en-US"/>
          </w:rPr>
          <w:lastRenderedPageBreak/>
          <w:delText xml:space="preserve">25. Slugoski BR. Mindless processing of requests? Don’t ask twice. Br J Soc Psychol. </w:delText>
        </w:r>
        <w:r w:rsidRPr="00652E1F" w:rsidDel="00652E1F">
          <w:rPr>
            <w:lang w:val="en-US"/>
          </w:rPr>
          <w:delText>1995;34:335–350.</w:delText>
        </w:r>
      </w:del>
    </w:p>
    <w:p w14:paraId="264F4E58" w14:textId="1C914A00" w:rsidR="007C4B3A" w:rsidRPr="007C4B3A" w:rsidDel="00652E1F" w:rsidRDefault="007C4B3A" w:rsidP="007C4B3A">
      <w:pPr>
        <w:pStyle w:val="Bibliography"/>
        <w:rPr>
          <w:del w:id="643" w:author="Heino, Matti T J" w:date="2018-08-05T23:07:00Z"/>
          <w:lang w:val="en-US"/>
        </w:rPr>
      </w:pPr>
      <w:del w:id="644" w:author="Heino, Matti T J" w:date="2018-08-05T23:07:00Z">
        <w:r w:rsidRPr="00652E1F" w:rsidDel="00652E1F">
          <w:rPr>
            <w:lang w:val="en-US"/>
          </w:rPr>
          <w:delText xml:space="preserve">26. Laaksonen M, Talala K, Martelin T, Rahkonen O, Roos E, Helakorpi S, et al. </w:delText>
        </w:r>
        <w:r w:rsidRPr="007C4B3A" w:rsidDel="00652E1F">
          <w:rPr>
            <w:lang w:val="en-US"/>
          </w:rPr>
          <w:delText>Health behaviours as explanations for educational level differences in cardiovascular and all-cause mortality: a follow-up of 60 000 men and women over 23 years. Eur J Public Health. 2008;18:38–43.</w:delText>
        </w:r>
      </w:del>
    </w:p>
    <w:p w14:paraId="4B7D5B76" w14:textId="39EEF063" w:rsidR="007C4B3A" w:rsidRPr="007C4B3A" w:rsidDel="00652E1F" w:rsidRDefault="007C4B3A" w:rsidP="007C4B3A">
      <w:pPr>
        <w:pStyle w:val="Bibliography"/>
        <w:rPr>
          <w:del w:id="645" w:author="Heino, Matti T J" w:date="2018-08-05T23:07:00Z"/>
          <w:lang w:val="en-US"/>
        </w:rPr>
      </w:pPr>
      <w:del w:id="646" w:author="Heino, Matti T J" w:date="2018-08-05T23:07:00Z">
        <w:r w:rsidRPr="007C4B3A" w:rsidDel="00652E1F">
          <w:rPr>
            <w:lang w:val="en-US"/>
          </w:rPr>
          <w:delText>27. Elgar FJ, Pförtner T-K, Moor I, De Clercq B, Stevens GWJM, Currie C. Socioeconomic inequalities in adolescent health 2002–2010: a time-series analysis of 34 countries participating in the Health Behaviour in School-aged Children study. The Lancet. 2015;385:2088–95.</w:delText>
        </w:r>
      </w:del>
    </w:p>
    <w:p w14:paraId="232AA160" w14:textId="7E87698E" w:rsidR="007C4B3A" w:rsidRPr="00652E1F" w:rsidDel="00652E1F" w:rsidRDefault="007C4B3A" w:rsidP="007C4B3A">
      <w:pPr>
        <w:pStyle w:val="Bibliography"/>
        <w:rPr>
          <w:del w:id="647" w:author="Heino, Matti T J" w:date="2018-08-05T23:07:00Z"/>
          <w:lang w:val="en-US"/>
        </w:rPr>
      </w:pPr>
      <w:del w:id="648" w:author="Heino, Matti T J" w:date="2018-08-05T23:07:00Z">
        <w:r w:rsidRPr="007C4B3A" w:rsidDel="00652E1F">
          <w:rPr>
            <w:lang w:val="en-US"/>
          </w:rPr>
          <w:delText xml:space="preserve">28. National institute for Health and Welfare. School health survey 2015 results: Lifestyle. </w:delText>
        </w:r>
        <w:r w:rsidRPr="00652E1F" w:rsidDel="00652E1F">
          <w:rPr>
            <w:lang w:val="en-US"/>
          </w:rPr>
          <w:delText>Terveyden ja hyvinvoinnin laitos. 2015. https://web.archive.org/web/20170306230805/https://www.thl.fi/fi/tutkimus-ja-asiantuntijatyo/vaestotutkimukset/kouluterveyskysely/tulokset/tulokset-aiheittain/elintavat. Accessed 4 Dec 2015.</w:delText>
        </w:r>
      </w:del>
    </w:p>
    <w:p w14:paraId="357D9BBE" w14:textId="17327A1C" w:rsidR="007C4B3A" w:rsidRPr="007C4B3A" w:rsidDel="00652E1F" w:rsidRDefault="007C4B3A" w:rsidP="007C4B3A">
      <w:pPr>
        <w:pStyle w:val="Bibliography"/>
        <w:rPr>
          <w:del w:id="649" w:author="Heino, Matti T J" w:date="2018-08-05T23:07:00Z"/>
          <w:lang w:val="en-US"/>
        </w:rPr>
      </w:pPr>
      <w:del w:id="650" w:author="Heino, Matti T J" w:date="2018-08-05T23:07:00Z">
        <w:r w:rsidRPr="00652E1F" w:rsidDel="00652E1F">
          <w:rPr>
            <w:lang w:val="en-US"/>
          </w:rPr>
          <w:delText xml:space="preserve">29. Hankonen N, Heino MTJ, Araujo-Soares V, Sniehotta FF, Sund R, Vasankari T, et al. </w:delText>
        </w:r>
        <w:r w:rsidRPr="007C4B3A" w:rsidDel="00652E1F">
          <w:rPr>
            <w:lang w:val="en-US"/>
          </w:rPr>
          <w:delText>‘Let’s Move It’ – a school-based multilevel intervention to increase physical activity and reduce sedentary behaviour among older adolescents in vocational secondary schools: a study protocol for a cluster-randomised trial. BMC Public Health. 2016;16:451–66.</w:delText>
        </w:r>
      </w:del>
    </w:p>
    <w:p w14:paraId="2ECCA6E2" w14:textId="20F5EA62" w:rsidR="007C4B3A" w:rsidRPr="007C4B3A" w:rsidDel="00652E1F" w:rsidRDefault="007C4B3A" w:rsidP="007C4B3A">
      <w:pPr>
        <w:pStyle w:val="Bibliography"/>
        <w:rPr>
          <w:del w:id="651" w:author="Heino, Matti T J" w:date="2018-08-05T23:07:00Z"/>
          <w:lang w:val="en-US"/>
        </w:rPr>
      </w:pPr>
      <w:del w:id="652" w:author="Heino, Matti T J" w:date="2018-08-05T23:07:00Z">
        <w:r w:rsidRPr="007C4B3A" w:rsidDel="00652E1F">
          <w:rPr>
            <w:lang w:val="en-US"/>
          </w:rPr>
          <w:delTex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delText>
        </w:r>
      </w:del>
    </w:p>
    <w:p w14:paraId="7C2B044A" w14:textId="152D6814" w:rsidR="007C4B3A" w:rsidRPr="007C4B3A" w:rsidDel="00652E1F" w:rsidRDefault="007C4B3A" w:rsidP="007C4B3A">
      <w:pPr>
        <w:pStyle w:val="Bibliography"/>
        <w:rPr>
          <w:del w:id="653" w:author="Heino, Matti T J" w:date="2018-08-05T23:07:00Z"/>
          <w:lang w:val="en-US"/>
        </w:rPr>
      </w:pPr>
      <w:del w:id="654" w:author="Heino, Matti T J" w:date="2018-08-05T23:07:00Z">
        <w:r w:rsidRPr="007C4B3A" w:rsidDel="00652E1F">
          <w:rPr>
            <w:lang w:val="en-US"/>
          </w:rPr>
          <w:delText>31. Heino MTJ. No use reasoning with adolescents? A randomised controlled trial comparing persuasive messages. 2016. https://helda.helsinki.fi/handle/10138/163800. Accessed 7 Jun 2017.</w:delText>
        </w:r>
      </w:del>
    </w:p>
    <w:p w14:paraId="19508312" w14:textId="03053935" w:rsidR="007C4B3A" w:rsidRPr="007C4B3A" w:rsidDel="00652E1F" w:rsidRDefault="007C4B3A" w:rsidP="007C4B3A">
      <w:pPr>
        <w:pStyle w:val="Bibliography"/>
        <w:rPr>
          <w:del w:id="655" w:author="Heino, Matti T J" w:date="2018-08-05T23:07:00Z"/>
          <w:lang w:val="en-US"/>
        </w:rPr>
      </w:pPr>
      <w:del w:id="656" w:author="Heino, Matti T J" w:date="2018-08-05T23:07:00Z">
        <w:r w:rsidRPr="007C4B3A" w:rsidDel="00652E1F">
          <w:rPr>
            <w:lang w:val="en-US"/>
          </w:rPr>
          <w:delText>32. Heino MTJ. Comparing persuasive SMS reminders: Supplementary website. 2018. https://web.archive.org/web/20180223210916/https://heinonmatti.github.io/sms-persuasion/sms-persuasion-supplement.html. Accessed 21 Feb 2018.</w:delText>
        </w:r>
      </w:del>
    </w:p>
    <w:p w14:paraId="40C10A81" w14:textId="43B086CA" w:rsidR="007C4B3A" w:rsidRPr="007C4B3A" w:rsidDel="00652E1F" w:rsidRDefault="007C4B3A" w:rsidP="007C4B3A">
      <w:pPr>
        <w:pStyle w:val="Bibliography"/>
        <w:rPr>
          <w:del w:id="657" w:author="Heino, Matti T J" w:date="2018-08-05T23:07:00Z"/>
          <w:lang w:val="en-US"/>
        </w:rPr>
      </w:pPr>
      <w:del w:id="658" w:author="Heino, Matti T J" w:date="2018-08-05T23:07:00Z">
        <w:r w:rsidRPr="007C4B3A" w:rsidDel="00652E1F">
          <w:rPr>
            <w:lang w:val="en-US"/>
          </w:rPr>
          <w:delText>33. Dienes Z. Understanding Psychology as a Science: An Introduction to Scientific and Statistical Inference. Palgrave Macmillan; 2008.</w:delText>
        </w:r>
      </w:del>
    </w:p>
    <w:p w14:paraId="48BCBCD9" w14:textId="662FC3C7" w:rsidR="007C4B3A" w:rsidRPr="007C4B3A" w:rsidDel="00652E1F" w:rsidRDefault="007C4B3A" w:rsidP="007C4B3A">
      <w:pPr>
        <w:pStyle w:val="Bibliography"/>
        <w:rPr>
          <w:del w:id="659" w:author="Heino, Matti T J" w:date="2018-08-05T23:07:00Z"/>
          <w:lang w:val="en-US"/>
        </w:rPr>
      </w:pPr>
      <w:del w:id="660" w:author="Heino, Matti T J" w:date="2018-08-05T23:07:00Z">
        <w:r w:rsidRPr="007C4B3A" w:rsidDel="00652E1F">
          <w:rPr>
            <w:lang w:val="en-US"/>
          </w:rPr>
          <w:delText>34. Wagenmakers E-J. A practical solution to the pervasive problems of p values. Psychon Bull Rev. 2007;14:779–804.</w:delText>
        </w:r>
      </w:del>
    </w:p>
    <w:p w14:paraId="0BA59D56" w14:textId="4FBEA567" w:rsidR="007C4B3A" w:rsidRPr="007C4B3A" w:rsidDel="00652E1F" w:rsidRDefault="007C4B3A" w:rsidP="007C4B3A">
      <w:pPr>
        <w:pStyle w:val="Bibliography"/>
        <w:rPr>
          <w:del w:id="661" w:author="Heino, Matti T J" w:date="2018-08-05T23:07:00Z"/>
          <w:lang w:val="en-US"/>
        </w:rPr>
      </w:pPr>
      <w:del w:id="662" w:author="Heino, Matti T J" w:date="2018-08-05T23:07:00Z">
        <w:r w:rsidRPr="007C4B3A" w:rsidDel="00652E1F">
          <w:rPr>
            <w:lang w:val="en-US"/>
          </w:rPr>
          <w:delText>35. Fanelli D. Only Reporting Guidelines Can Save (Soft) Science. Eur J Personal. 2013;27:120–44.</w:delText>
        </w:r>
      </w:del>
    </w:p>
    <w:p w14:paraId="6B91B12D" w14:textId="2162C8BE" w:rsidR="007C4B3A" w:rsidRPr="007C4B3A" w:rsidDel="00652E1F" w:rsidRDefault="007C4B3A" w:rsidP="007C4B3A">
      <w:pPr>
        <w:pStyle w:val="Bibliography"/>
        <w:rPr>
          <w:del w:id="663" w:author="Heino, Matti T J" w:date="2018-08-05T23:07:00Z"/>
          <w:lang w:val="en-US"/>
        </w:rPr>
      </w:pPr>
      <w:del w:id="664" w:author="Heino, Matti T J" w:date="2018-08-05T23:07:00Z">
        <w:r w:rsidRPr="007C4B3A" w:rsidDel="00652E1F">
          <w:rPr>
            <w:lang w:val="en-US"/>
          </w:rPr>
          <w:delText>36. Boutron I, Moher D, Altman DG, Schulz KF, Ravaud P. Extending the CONSORT Statement to Randomized Trials of Nonpharmacologic Treatment: Explanation and Elaboration. Ann Intern Med. 2008;148:295–309.</w:delText>
        </w:r>
      </w:del>
    </w:p>
    <w:p w14:paraId="4F46E962" w14:textId="65BBE090" w:rsidR="007C4B3A" w:rsidRPr="007C4B3A" w:rsidDel="00652E1F" w:rsidRDefault="007C4B3A" w:rsidP="007C4B3A">
      <w:pPr>
        <w:pStyle w:val="Bibliography"/>
        <w:rPr>
          <w:del w:id="665" w:author="Heino, Matti T J" w:date="2018-08-05T23:07:00Z"/>
          <w:lang w:val="en-US"/>
        </w:rPr>
      </w:pPr>
      <w:del w:id="666" w:author="Heino, Matti T J" w:date="2018-08-05T23:07:00Z">
        <w:r w:rsidRPr="007C4B3A" w:rsidDel="00652E1F">
          <w:rPr>
            <w:lang w:val="en-US"/>
          </w:rPr>
          <w:lastRenderedPageBreak/>
          <w:delText>37. Allen L, Scott J, Brand A, Hlava M, Altman M. Publishing: Credit where credit is due. Nature. 2014;508:312–3.</w:delText>
        </w:r>
      </w:del>
    </w:p>
    <w:p w14:paraId="6E742CF1" w14:textId="73A2CF59" w:rsidR="007C4B3A" w:rsidRPr="007C4B3A" w:rsidDel="00652E1F" w:rsidRDefault="007C4B3A" w:rsidP="007C4B3A">
      <w:pPr>
        <w:pStyle w:val="Bibliography"/>
        <w:rPr>
          <w:del w:id="667" w:author="Heino, Matti T J" w:date="2018-08-05T23:07:00Z"/>
          <w:lang w:val="en-US"/>
        </w:rPr>
      </w:pPr>
      <w:del w:id="668" w:author="Heino, Matti T J" w:date="2018-08-05T23:07:00Z">
        <w:r w:rsidRPr="007C4B3A" w:rsidDel="00652E1F">
          <w:rPr>
            <w:lang w:val="en-US"/>
          </w:rPr>
          <w:delText>38. R Core Team. R: A Language and Environment for Statistical Computing. Vienna, Austria: R Foundation for Statistical Computing; 2015.</w:delText>
        </w:r>
      </w:del>
    </w:p>
    <w:p w14:paraId="79ECF94E" w14:textId="495AD2E5" w:rsidR="007C4B3A" w:rsidRPr="007C4B3A" w:rsidDel="00652E1F" w:rsidRDefault="007C4B3A" w:rsidP="007C4B3A">
      <w:pPr>
        <w:pStyle w:val="Bibliography"/>
        <w:rPr>
          <w:del w:id="669" w:author="Heino, Matti T J" w:date="2018-08-05T23:07:00Z"/>
          <w:lang w:val="en-US"/>
        </w:rPr>
      </w:pPr>
      <w:del w:id="670" w:author="Heino, Matti T J" w:date="2018-08-05T23:07:00Z">
        <w:r w:rsidRPr="007C4B3A" w:rsidDel="00652E1F">
          <w:rPr>
            <w:lang w:val="en-US"/>
          </w:rPr>
          <w:delText>39. RStudio Team. RStudio: Integrated Development Environment for R. Boston, MA: RStudio, Inc.; 2015. http://www.rstudio.com/.</w:delText>
        </w:r>
      </w:del>
    </w:p>
    <w:p w14:paraId="13252AF0" w14:textId="3C597D59" w:rsidR="007C4B3A" w:rsidRPr="007C4B3A" w:rsidDel="00652E1F" w:rsidRDefault="007C4B3A" w:rsidP="007C4B3A">
      <w:pPr>
        <w:pStyle w:val="Bibliography"/>
        <w:rPr>
          <w:del w:id="671" w:author="Heino, Matti T J" w:date="2018-08-05T23:07:00Z"/>
          <w:lang w:val="en-US"/>
        </w:rPr>
      </w:pPr>
      <w:del w:id="672" w:author="Heino, Matti T J" w:date="2018-08-05T23:07:00Z">
        <w:r w:rsidRPr="007C4B3A" w:rsidDel="00652E1F">
          <w:rPr>
            <w:lang w:val="en-US"/>
          </w:rPr>
          <w:delText>40. Wickham H. ggplot2: Elegant Graphics for Data Analysis. Springer-Verlag New York; 2009. http://ggplot2.org.</w:delText>
        </w:r>
      </w:del>
    </w:p>
    <w:p w14:paraId="13ECE792" w14:textId="0CF84206" w:rsidR="007C4B3A" w:rsidRPr="007C4B3A" w:rsidDel="00652E1F" w:rsidRDefault="007C4B3A" w:rsidP="007C4B3A">
      <w:pPr>
        <w:pStyle w:val="Bibliography"/>
        <w:rPr>
          <w:del w:id="673" w:author="Heino, Matti T J" w:date="2018-08-05T23:07:00Z"/>
          <w:lang w:val="en-US"/>
        </w:rPr>
      </w:pPr>
      <w:del w:id="674" w:author="Heino, Matti T J" w:date="2018-08-05T23:07:00Z">
        <w:r w:rsidRPr="007C4B3A" w:rsidDel="00652E1F">
          <w:rPr>
            <w:lang w:val="en-US"/>
          </w:rPr>
          <w:delText>41. Phillips N. yarrr: A companion to the e-book YaRrr!: The Pirate’s Guide to R. 2016. http://www.r-bloggers.com/the-new-and-improved-pirateplot-now-with-themes/.</w:delText>
        </w:r>
      </w:del>
    </w:p>
    <w:p w14:paraId="027C903A" w14:textId="28307430" w:rsidR="007C4B3A" w:rsidRPr="007C4B3A" w:rsidDel="00652E1F" w:rsidRDefault="007C4B3A" w:rsidP="007C4B3A">
      <w:pPr>
        <w:pStyle w:val="Bibliography"/>
        <w:rPr>
          <w:del w:id="675" w:author="Heino, Matti T J" w:date="2018-08-05T23:07:00Z"/>
          <w:lang w:val="en-US"/>
        </w:rPr>
      </w:pPr>
      <w:del w:id="676" w:author="Heino, Matti T J" w:date="2018-08-05T23:07:00Z">
        <w:r w:rsidRPr="007C4B3A" w:rsidDel="00652E1F">
          <w:rPr>
            <w:lang w:val="en-US"/>
          </w:rPr>
          <w:delText>42. Baguley T. Serious stats: A guide to advanced statistics for the behavioral sciences. China: Palgrave Macmillan; 2012.</w:delText>
        </w:r>
      </w:del>
    </w:p>
    <w:p w14:paraId="7FB5BFC8" w14:textId="65E63006" w:rsidR="007C4B3A" w:rsidRPr="007C4B3A" w:rsidDel="00652E1F" w:rsidRDefault="007C4B3A" w:rsidP="007C4B3A">
      <w:pPr>
        <w:pStyle w:val="Bibliography"/>
        <w:rPr>
          <w:del w:id="677" w:author="Heino, Matti T J" w:date="2018-08-05T23:07:00Z"/>
          <w:lang w:val="en-US"/>
        </w:rPr>
      </w:pPr>
      <w:del w:id="678" w:author="Heino, Matti T J" w:date="2018-08-05T23:07:00Z">
        <w:r w:rsidRPr="007C4B3A" w:rsidDel="00652E1F">
          <w:rPr>
            <w:lang w:val="en-US"/>
          </w:rPr>
          <w:delText>43. Bowman AW, Azzalini A. R package sm: nonparametric smoothing methods (version 2.2-5.4). University of Glasgow, UK and Università di Padova, Italia; 2014. URL http://www.stats.gla.ac.uk/ adrian/sm, http://azzalini.stat.unipd.it/Book_sm.</w:delText>
        </w:r>
      </w:del>
    </w:p>
    <w:p w14:paraId="7A8B5D22" w14:textId="151BC204" w:rsidR="007C4B3A" w:rsidRPr="005D5AF2" w:rsidDel="00652E1F" w:rsidRDefault="007C4B3A" w:rsidP="007C4B3A">
      <w:pPr>
        <w:pStyle w:val="Bibliography"/>
        <w:rPr>
          <w:del w:id="679" w:author="Heino, Matti T J" w:date="2018-08-05T23:07:00Z"/>
          <w:lang w:val="nl-NL"/>
        </w:rPr>
      </w:pPr>
      <w:del w:id="680" w:author="Heino, Matti T J" w:date="2018-08-05T23:07:00Z">
        <w:r w:rsidRPr="007C4B3A" w:rsidDel="00652E1F">
          <w:rPr>
            <w:lang w:val="en-US"/>
          </w:rPr>
          <w:delText xml:space="preserve">44. Peters G-Jo. userfriendlyscience: Quantitative analysis made accessible. </w:delText>
        </w:r>
        <w:r w:rsidRPr="005D5AF2" w:rsidDel="00652E1F">
          <w:rPr>
            <w:lang w:val="nl-NL"/>
          </w:rPr>
          <w:delText>2016. http://CRAN.R-project.org/package=userfriendlyscience.</w:delText>
        </w:r>
      </w:del>
    </w:p>
    <w:p w14:paraId="4F80CD79" w14:textId="1869D7BA" w:rsidR="007C4B3A" w:rsidRPr="007C4B3A" w:rsidDel="00652E1F" w:rsidRDefault="007C4B3A" w:rsidP="007C4B3A">
      <w:pPr>
        <w:pStyle w:val="Bibliography"/>
        <w:rPr>
          <w:del w:id="681" w:author="Heino, Matti T J" w:date="2018-08-05T23:07:00Z"/>
          <w:lang w:val="en-US"/>
        </w:rPr>
      </w:pPr>
      <w:del w:id="682" w:author="Heino, Matti T J" w:date="2018-08-05T23:07:00Z">
        <w:r w:rsidRPr="005D5AF2" w:rsidDel="00652E1F">
          <w:rPr>
            <w:lang w:val="nl-NL"/>
          </w:rPr>
          <w:delText xml:space="preserve">45. Morey RD, Hoekstra R, Rouder JN, Lee MD, Wagenmakers E-J. </w:delText>
        </w:r>
        <w:r w:rsidRPr="007C4B3A" w:rsidDel="00652E1F">
          <w:rPr>
            <w:lang w:val="en-US"/>
          </w:rPr>
          <w:delText>The fallacy of placing confidence in confidence intervals. Psychon Bull Rev. 2015. doi:10.3758/s13423-015-0947-8.</w:delText>
        </w:r>
      </w:del>
    </w:p>
    <w:p w14:paraId="1B5778FF" w14:textId="2F85B876" w:rsidR="007C4B3A" w:rsidRPr="007C4B3A" w:rsidDel="00652E1F" w:rsidRDefault="007C4B3A" w:rsidP="007C4B3A">
      <w:pPr>
        <w:pStyle w:val="Bibliography"/>
        <w:rPr>
          <w:del w:id="683" w:author="Heino, Matti T J" w:date="2018-08-05T23:07:00Z"/>
          <w:lang w:val="en-US"/>
        </w:rPr>
      </w:pPr>
      <w:del w:id="684" w:author="Heino, Matti T J" w:date="2018-08-05T23:07:00Z">
        <w:r w:rsidRPr="007C4B3A" w:rsidDel="00652E1F">
          <w:rPr>
            <w:lang w:val="en-US"/>
          </w:rPr>
          <w:delText>46. Heino MTJ, Vuorre M, Hankonen N. Bayesian evaluation of behavior change interventions: A brief introduction and a practical example. PsyArXiv. 2017. doi:10.17605/OSF.IO/XMGWV.</w:delText>
        </w:r>
      </w:del>
    </w:p>
    <w:p w14:paraId="05C9808B" w14:textId="4E788F19" w:rsidR="007C4B3A" w:rsidRPr="007C4B3A" w:rsidDel="00652E1F" w:rsidRDefault="007C4B3A" w:rsidP="007C4B3A">
      <w:pPr>
        <w:pStyle w:val="Bibliography"/>
        <w:rPr>
          <w:del w:id="685" w:author="Heino, Matti T J" w:date="2018-08-05T23:07:00Z"/>
          <w:lang w:val="en-US"/>
        </w:rPr>
      </w:pPr>
      <w:del w:id="686" w:author="Heino, Matti T J" w:date="2018-08-05T23:07:00Z">
        <w:r w:rsidRPr="007C4B3A" w:rsidDel="00652E1F">
          <w:rPr>
            <w:lang w:val="en-US"/>
          </w:rPr>
          <w:delText>47. Morey RD, Romeijn J-W, Rouder JN. The philosophy of Bayes factors and the quantification of statistical evidence. J Math Psychol. 2016. doi:10.1016/j.jmp.2015.11.001.</w:delText>
        </w:r>
      </w:del>
    </w:p>
    <w:p w14:paraId="1E5506ED" w14:textId="36532AC9" w:rsidR="007C4B3A" w:rsidRPr="007C4B3A" w:rsidDel="00652E1F" w:rsidRDefault="007C4B3A" w:rsidP="007C4B3A">
      <w:pPr>
        <w:pStyle w:val="Bibliography"/>
        <w:rPr>
          <w:del w:id="687" w:author="Heino, Matti T J" w:date="2018-08-05T23:07:00Z"/>
          <w:lang w:val="en-US"/>
        </w:rPr>
      </w:pPr>
      <w:del w:id="688" w:author="Heino, Matti T J" w:date="2018-08-05T23:07:00Z">
        <w:r w:rsidRPr="007C4B3A" w:rsidDel="00652E1F">
          <w:rPr>
            <w:lang w:val="en-US"/>
          </w:rPr>
          <w:delText>48. Etz A, Vandekerckhove J. Introduction to Bayesian Inference for Psychology. 2017. https://osf.io/preprints/psyarxiv/q46q3. Accessed 21 Mar 2017.</w:delText>
        </w:r>
      </w:del>
    </w:p>
    <w:p w14:paraId="3EF76EF1" w14:textId="2F9D3A1D" w:rsidR="007C4B3A" w:rsidRPr="007C4B3A" w:rsidDel="00652E1F" w:rsidRDefault="007C4B3A" w:rsidP="007C4B3A">
      <w:pPr>
        <w:pStyle w:val="Bibliography"/>
        <w:rPr>
          <w:del w:id="689" w:author="Heino, Matti T J" w:date="2018-08-05T23:07:00Z"/>
          <w:lang w:val="en-US"/>
        </w:rPr>
      </w:pPr>
      <w:del w:id="690" w:author="Heino, Matti T J" w:date="2018-08-05T23:07:00Z">
        <w:r w:rsidRPr="007C4B3A" w:rsidDel="00652E1F">
          <w:rPr>
            <w:lang w:val="en-US"/>
          </w:rPr>
          <w:delText>49. Etz A, Vandekerckhove J. A Bayesian Perspective on the Reproducibility Project: Psychology. PLOS ONE. 2016;11:e0149794.</w:delText>
        </w:r>
      </w:del>
    </w:p>
    <w:p w14:paraId="3567D9E9" w14:textId="37928500" w:rsidR="007C4B3A" w:rsidRPr="007C4B3A" w:rsidDel="00652E1F" w:rsidRDefault="007C4B3A" w:rsidP="007C4B3A">
      <w:pPr>
        <w:pStyle w:val="Bibliography"/>
        <w:rPr>
          <w:del w:id="691" w:author="Heino, Matti T J" w:date="2018-08-05T23:07:00Z"/>
          <w:lang w:val="en-US"/>
        </w:rPr>
      </w:pPr>
      <w:del w:id="692" w:author="Heino, Matti T J" w:date="2018-08-05T23:07:00Z">
        <w:r w:rsidRPr="007C4B3A" w:rsidDel="00652E1F">
          <w:rPr>
            <w:lang w:val="en-US"/>
          </w:rPr>
          <w:delText>50. Morey RD, Rouder JN. BayesFactor: Computation of Bayes Factors for Common Designs. 2015. https://CRAN.R-project.org/package=BayesFactor.</w:delText>
        </w:r>
      </w:del>
    </w:p>
    <w:p w14:paraId="6C1F889F" w14:textId="0B051C4E" w:rsidR="007C4B3A" w:rsidRPr="007C4B3A" w:rsidDel="00652E1F" w:rsidRDefault="007C4B3A" w:rsidP="007C4B3A">
      <w:pPr>
        <w:pStyle w:val="Bibliography"/>
        <w:rPr>
          <w:del w:id="693" w:author="Heino, Matti T J" w:date="2018-08-05T23:07:00Z"/>
          <w:lang w:val="en-US"/>
        </w:rPr>
      </w:pPr>
      <w:del w:id="694" w:author="Heino, Matti T J" w:date="2018-08-05T23:07:00Z">
        <w:r w:rsidRPr="007C4B3A" w:rsidDel="00652E1F">
          <w:rPr>
            <w:lang w:val="en-US"/>
          </w:rPr>
          <w:delText>51. Richard FD, Bond CF, Stokes-Zoota JJ. One Hundred Years of Social Psychology Quantitatively Described. Rev Gen Psychol. 2003;7:331–63.</w:delText>
        </w:r>
      </w:del>
    </w:p>
    <w:p w14:paraId="10C938D2" w14:textId="6590ABE4" w:rsidR="007C4B3A" w:rsidRPr="007C4B3A" w:rsidDel="00652E1F" w:rsidRDefault="007C4B3A" w:rsidP="007C4B3A">
      <w:pPr>
        <w:pStyle w:val="Bibliography"/>
        <w:rPr>
          <w:del w:id="695" w:author="Heino, Matti T J" w:date="2018-08-05T23:07:00Z"/>
          <w:lang w:val="en-US"/>
        </w:rPr>
      </w:pPr>
      <w:del w:id="696" w:author="Heino, Matti T J" w:date="2018-08-05T23:07:00Z">
        <w:r w:rsidRPr="007C4B3A" w:rsidDel="00652E1F">
          <w:rPr>
            <w:lang w:val="en-US"/>
          </w:rPr>
          <w:lastRenderedPageBreak/>
          <w:delText>52. Jamil T, Ly A, Morey RD, Love J, Marsman M, Wagenmakers E-J. Default “Gunel and Dickey” Bayes factors for contingency tables. Behav Res Methods. 2015;:1–15.</w:delText>
        </w:r>
      </w:del>
    </w:p>
    <w:p w14:paraId="129589E9" w14:textId="7A1F4276" w:rsidR="007C4B3A" w:rsidRPr="007C4B3A" w:rsidDel="00652E1F" w:rsidRDefault="007C4B3A" w:rsidP="007C4B3A">
      <w:pPr>
        <w:pStyle w:val="Bibliography"/>
        <w:rPr>
          <w:del w:id="697" w:author="Heino, Matti T J" w:date="2018-08-05T23:07:00Z"/>
          <w:lang w:val="en-US"/>
        </w:rPr>
      </w:pPr>
      <w:del w:id="698" w:author="Heino, Matti T J" w:date="2018-08-05T23:07:00Z">
        <w:r w:rsidRPr="007C4B3A" w:rsidDel="00652E1F">
          <w:rPr>
            <w:lang w:val="en-US"/>
          </w:rPr>
          <w:delText>53. Lakens D. Equivalence Tests: A Practical Primer for t Tests, Correlations, and Meta-Analyses. Soc Psychol Personal Sci. 2017;8:355–62.</w:delText>
        </w:r>
      </w:del>
    </w:p>
    <w:p w14:paraId="0DD87D46" w14:textId="343DCE46" w:rsidR="007C4B3A" w:rsidRPr="007C4B3A" w:rsidDel="00652E1F" w:rsidRDefault="007C4B3A" w:rsidP="007C4B3A">
      <w:pPr>
        <w:pStyle w:val="Bibliography"/>
        <w:rPr>
          <w:del w:id="699" w:author="Heino, Matti T J" w:date="2018-08-05T23:07:00Z"/>
          <w:lang w:val="en-US"/>
        </w:rPr>
      </w:pPr>
      <w:del w:id="700" w:author="Heino, Matti T J" w:date="2018-08-05T23:07:00Z">
        <w:r w:rsidRPr="007C4B3A" w:rsidDel="00652E1F">
          <w:rPr>
            <w:lang w:val="en-US"/>
          </w:rPr>
          <w:delText>54. Lakens D. TOSTER: Two One-Sided Tests (TOST) Equivalence Testing. 2016. https://CRAN.R-project.org/package=TOSTER.</w:delText>
        </w:r>
      </w:del>
    </w:p>
    <w:p w14:paraId="454AA0CD" w14:textId="421F2926" w:rsidR="007C4B3A" w:rsidRPr="007C4B3A" w:rsidDel="00652E1F" w:rsidRDefault="007C4B3A" w:rsidP="007C4B3A">
      <w:pPr>
        <w:pStyle w:val="Bibliography"/>
        <w:rPr>
          <w:del w:id="701" w:author="Heino, Matti T J" w:date="2018-08-05T23:07:00Z"/>
          <w:lang w:val="en-US"/>
        </w:rPr>
      </w:pPr>
      <w:del w:id="702" w:author="Heino, Matti T J" w:date="2018-08-05T23:07:00Z">
        <w:r w:rsidRPr="007C4B3A" w:rsidDel="00652E1F">
          <w:rPr>
            <w:lang w:val="en-US"/>
          </w:rPr>
          <w:delText>55. Gelman A, Carlin J. Beyond Power Calculations Assessing Type S (Sign) and Type M (Magnitude) Errors. Perspect Psychol Sci. 2014;9:641–51.</w:delText>
        </w:r>
      </w:del>
    </w:p>
    <w:p w14:paraId="5B079F0E" w14:textId="33154910" w:rsidR="007C4B3A" w:rsidRPr="007C4B3A" w:rsidDel="00652E1F" w:rsidRDefault="007C4B3A" w:rsidP="007C4B3A">
      <w:pPr>
        <w:pStyle w:val="Bibliography"/>
        <w:rPr>
          <w:del w:id="703" w:author="Heino, Matti T J" w:date="2018-08-05T23:07:00Z"/>
          <w:lang w:val="en-US"/>
        </w:rPr>
      </w:pPr>
      <w:del w:id="704" w:author="Heino, Matti T J" w:date="2018-08-05T23:07:00Z">
        <w:r w:rsidRPr="007C4B3A" w:rsidDel="00652E1F">
          <w:rPr>
            <w:lang w:val="en-US"/>
          </w:rPr>
          <w:delText>56. Davis-Stober CP, Dana J. Comparing the accuracy of experimental estimates to guessing: a new perspective on replication and the “Crisis of Confidence” in psychology. Behav Res Methods. 2013;46:1–14.</w:delText>
        </w:r>
      </w:del>
    </w:p>
    <w:p w14:paraId="4E6DB9F8" w14:textId="7D90C1BB" w:rsidR="007C4B3A" w:rsidRPr="007C4B3A" w:rsidDel="00652E1F" w:rsidRDefault="007C4B3A" w:rsidP="007C4B3A">
      <w:pPr>
        <w:pStyle w:val="Bibliography"/>
        <w:rPr>
          <w:del w:id="705" w:author="Heino, Matti T J" w:date="2018-08-05T23:07:00Z"/>
          <w:lang w:val="en-US"/>
        </w:rPr>
      </w:pPr>
      <w:del w:id="706" w:author="Heino, Matti T J" w:date="2018-08-05T23:07:00Z">
        <w:r w:rsidRPr="007C4B3A" w:rsidDel="00652E1F">
          <w:rPr>
            <w:lang w:val="en-US"/>
          </w:rPr>
          <w:delText>57. Lakens D, McLatchie N, Isager PM, Scheel AM, Dienes Z. Improving inferences about null effects with Bayes factors and equivalence tests. J Gerontol Ser B. 2018.</w:delText>
        </w:r>
      </w:del>
    </w:p>
    <w:p w14:paraId="62844FC9" w14:textId="050A3B91" w:rsidR="007C4B3A" w:rsidRPr="007C4B3A" w:rsidDel="00652E1F" w:rsidRDefault="007C4B3A" w:rsidP="007C4B3A">
      <w:pPr>
        <w:pStyle w:val="Bibliography"/>
        <w:rPr>
          <w:del w:id="707" w:author="Heino, Matti T J" w:date="2018-08-05T23:07:00Z"/>
          <w:lang w:val="en-US"/>
        </w:rPr>
      </w:pPr>
      <w:del w:id="708" w:author="Heino, Matti T J" w:date="2018-08-05T23:07:00Z">
        <w:r w:rsidRPr="007C4B3A" w:rsidDel="00652E1F">
          <w:rPr>
            <w:lang w:val="en-US"/>
          </w:rPr>
          <w:delText>58. Harms C, Lakens D. Making “Null Effects” Informative: Statistical Techniques and Inferential Frameworks. J Clin Transl Res. in press. doi:10.31234/osf.io/48zca.</w:delText>
        </w:r>
      </w:del>
    </w:p>
    <w:p w14:paraId="08F5B30E" w14:textId="1C267FD5" w:rsidR="007C4B3A" w:rsidRPr="007C4B3A" w:rsidDel="00652E1F" w:rsidRDefault="007C4B3A" w:rsidP="007C4B3A">
      <w:pPr>
        <w:pStyle w:val="Bibliography"/>
        <w:rPr>
          <w:del w:id="709" w:author="Heino, Matti T J" w:date="2018-08-05T23:07:00Z"/>
          <w:lang w:val="en-US"/>
        </w:rPr>
      </w:pPr>
      <w:del w:id="710" w:author="Heino, Matti T J" w:date="2018-08-05T23:07:00Z">
        <w:r w:rsidRPr="00652E1F" w:rsidDel="00652E1F">
          <w:rPr>
            <w:lang w:val="en-US"/>
          </w:rPr>
          <w:delText xml:space="preserve">59. Hansen H. Fallacies. In: Zalta EN, editor. </w:delText>
        </w:r>
        <w:r w:rsidRPr="007C4B3A" w:rsidDel="00652E1F">
          <w:rPr>
            <w:lang w:val="en-US"/>
          </w:rPr>
          <w:delText>The Stanford Encyclopedia of Philosophy. Summer 2015. 2015. https://plato.stanford.edu/entries/fallacies/. Accessed 12 Mar 2016.</w:delText>
        </w:r>
      </w:del>
    </w:p>
    <w:p w14:paraId="54E2DC2D" w14:textId="61F8F30A" w:rsidR="007C4B3A" w:rsidRPr="007C4B3A" w:rsidDel="00652E1F" w:rsidRDefault="007C4B3A" w:rsidP="007C4B3A">
      <w:pPr>
        <w:pStyle w:val="Bibliography"/>
        <w:rPr>
          <w:del w:id="711" w:author="Heino, Matti T J" w:date="2018-08-05T23:07:00Z"/>
          <w:lang w:val="en-US"/>
        </w:rPr>
      </w:pPr>
      <w:del w:id="712" w:author="Heino, Matti T J" w:date="2018-08-05T23:07:00Z">
        <w:r w:rsidRPr="007C4B3A" w:rsidDel="00652E1F">
          <w:rPr>
            <w:lang w:val="en-US"/>
          </w:rPr>
          <w:delText>60. Armor DA, Taylor SE. The Effects of Mindset on Behavior: Self-Regulation in Deliberative and Implemental Frames of Mind. Pers Soc Psychol Bull. 2003;29:86–95.</w:delText>
        </w:r>
      </w:del>
    </w:p>
    <w:p w14:paraId="1E259E1D" w14:textId="2690A1AC" w:rsidR="007C4B3A" w:rsidRPr="007C4B3A" w:rsidDel="00652E1F" w:rsidRDefault="007C4B3A" w:rsidP="007C4B3A">
      <w:pPr>
        <w:pStyle w:val="Bibliography"/>
        <w:rPr>
          <w:del w:id="713" w:author="Heino, Matti T J" w:date="2018-08-05T23:07:00Z"/>
          <w:lang w:val="en-US"/>
        </w:rPr>
      </w:pPr>
      <w:del w:id="714" w:author="Heino, Matti T J" w:date="2018-08-05T23:07:00Z">
        <w:r w:rsidRPr="007C4B3A" w:rsidDel="00652E1F">
          <w:rPr>
            <w:lang w:val="en-US"/>
          </w:rPr>
          <w:delText>61. Sagarin BJ, Ambler JK, Lee EM. An Ethical Approach to Peeking at Data. Perspect Psychol Sci. 2014;9:293–304.</w:delText>
        </w:r>
      </w:del>
    </w:p>
    <w:p w14:paraId="242F8A5D" w14:textId="5F897F20" w:rsidR="007C4B3A" w:rsidRPr="007C4B3A" w:rsidDel="00652E1F" w:rsidRDefault="007C4B3A" w:rsidP="007C4B3A">
      <w:pPr>
        <w:pStyle w:val="Bibliography"/>
        <w:rPr>
          <w:del w:id="715" w:author="Heino, Matti T J" w:date="2018-08-05T23:07:00Z"/>
          <w:lang w:val="en-US"/>
        </w:rPr>
      </w:pPr>
      <w:del w:id="716" w:author="Heino, Matti T J" w:date="2018-08-05T23:07:00Z">
        <w:r w:rsidRPr="007C4B3A" w:rsidDel="00652E1F">
          <w:rPr>
            <w:lang w:val="en-US"/>
          </w:rPr>
          <w:delText>62. Dienes Z. Using Bayes to get the most out of non-significant results. Quant Psychol Meas. 2014;5:781.</w:delText>
        </w:r>
      </w:del>
    </w:p>
    <w:p w14:paraId="4EDBE4BB" w14:textId="18BB8F88" w:rsidR="007C4B3A" w:rsidRPr="005D5AF2" w:rsidDel="00652E1F" w:rsidRDefault="007C4B3A" w:rsidP="007C4B3A">
      <w:pPr>
        <w:pStyle w:val="Bibliography"/>
        <w:rPr>
          <w:del w:id="717" w:author="Heino, Matti T J" w:date="2018-08-05T23:07:00Z"/>
          <w:lang w:val="nl-NL"/>
        </w:rPr>
      </w:pPr>
      <w:del w:id="718" w:author="Heino, Matti T J" w:date="2018-08-05T23:07:00Z">
        <w:r w:rsidRPr="007C4B3A" w:rsidDel="00652E1F">
          <w:rPr>
            <w:lang w:val="en-US"/>
          </w:rPr>
          <w:delText xml:space="preserve">63. Simonsohn U. Posterior-Hacking: Selective Reporting Invalidates Bayesian Results Also. SSRN Scholarly Paper. Rochester, NY: Social Science Research Network; 2014. https://papers.ssrn.com/abstract=2374040. </w:delText>
        </w:r>
        <w:r w:rsidRPr="005D5AF2" w:rsidDel="00652E1F">
          <w:rPr>
            <w:lang w:val="nl-NL"/>
          </w:rPr>
          <w:delText>Accessed 16 Jan 2018.</w:delText>
        </w:r>
      </w:del>
    </w:p>
    <w:p w14:paraId="64E2B6B1" w14:textId="73CD7D19" w:rsidR="007C4B3A" w:rsidRPr="007C4B3A" w:rsidDel="00652E1F" w:rsidRDefault="007C4B3A" w:rsidP="007C4B3A">
      <w:pPr>
        <w:pStyle w:val="Bibliography"/>
        <w:rPr>
          <w:del w:id="719" w:author="Heino, Matti T J" w:date="2018-08-05T23:07:00Z"/>
          <w:lang w:val="en-US"/>
        </w:rPr>
      </w:pPr>
      <w:del w:id="720" w:author="Heino, Matti T J" w:date="2018-08-05T23:07:00Z">
        <w:r w:rsidRPr="005D5AF2" w:rsidDel="00652E1F">
          <w:rPr>
            <w:lang w:val="nl-NL"/>
          </w:rPr>
          <w:delText xml:space="preserve">64. Wagenmakers E-J, Wetzels R, Borsboom D, Maas HLJ van der, Kievit RA. </w:delText>
        </w:r>
        <w:r w:rsidRPr="007C4B3A" w:rsidDel="00652E1F">
          <w:rPr>
            <w:lang w:val="en-US"/>
          </w:rPr>
          <w:delText>An Agenda for Purely Confirmatory Research. Perspect Psychol Sci. 2012;7:632–8.</w:delText>
        </w:r>
      </w:del>
    </w:p>
    <w:p w14:paraId="68879F8E" w14:textId="30586770" w:rsidR="007C4B3A" w:rsidRPr="005D5AF2" w:rsidDel="00652E1F" w:rsidRDefault="007C4B3A" w:rsidP="007C4B3A">
      <w:pPr>
        <w:pStyle w:val="Bibliography"/>
        <w:rPr>
          <w:del w:id="721" w:author="Heino, Matti T J" w:date="2018-08-05T23:07:00Z"/>
          <w:lang w:val="nl-NL"/>
        </w:rPr>
      </w:pPr>
      <w:del w:id="722" w:author="Heino, Matti T J" w:date="2018-08-05T23:07:00Z">
        <w:r w:rsidRPr="007C4B3A" w:rsidDel="00652E1F">
          <w:rPr>
            <w:lang w:val="en-US"/>
          </w:rPr>
          <w:delText xml:space="preserve">65. Gelman A, Loken E. The Statistical Crisis in Science. </w:delText>
        </w:r>
        <w:r w:rsidRPr="005D5AF2" w:rsidDel="00652E1F">
          <w:rPr>
            <w:lang w:val="nl-NL"/>
          </w:rPr>
          <w:delText>Am Sci. 2014;102:460–5.</w:delText>
        </w:r>
      </w:del>
    </w:p>
    <w:p w14:paraId="36010312" w14:textId="68CA3ABC" w:rsidR="007C4B3A" w:rsidRPr="007C4B3A" w:rsidDel="00652E1F" w:rsidRDefault="007C4B3A" w:rsidP="007C4B3A">
      <w:pPr>
        <w:pStyle w:val="Bibliography"/>
        <w:rPr>
          <w:del w:id="723" w:author="Heino, Matti T J" w:date="2018-08-05T23:07:00Z"/>
          <w:lang w:val="en-US"/>
        </w:rPr>
      </w:pPr>
      <w:del w:id="724" w:author="Heino, Matti T J" w:date="2018-08-05T23:07:00Z">
        <w:r w:rsidRPr="005D5AF2" w:rsidDel="00652E1F">
          <w:rPr>
            <w:lang w:val="nl-NL"/>
          </w:rPr>
          <w:delText xml:space="preserve">66. Wasserstein RL, Lazar NA. </w:delText>
        </w:r>
        <w:r w:rsidRPr="007C4B3A" w:rsidDel="00652E1F">
          <w:rPr>
            <w:lang w:val="en-US"/>
          </w:rPr>
          <w:delText>The ASA’s statement on p-values: context, process, and purpose. Am Stat. 2016;:00–00.</w:delText>
        </w:r>
      </w:del>
    </w:p>
    <w:p w14:paraId="5FDFA660" w14:textId="6F64841A" w:rsidR="007C4B3A" w:rsidRPr="007C4B3A" w:rsidDel="00652E1F" w:rsidRDefault="007C4B3A" w:rsidP="007C4B3A">
      <w:pPr>
        <w:pStyle w:val="Bibliography"/>
        <w:rPr>
          <w:del w:id="725" w:author="Heino, Matti T J" w:date="2018-08-05T23:07:00Z"/>
          <w:lang w:val="en-US"/>
        </w:rPr>
      </w:pPr>
      <w:del w:id="726" w:author="Heino, Matti T J" w:date="2018-08-05T23:07:00Z">
        <w:r w:rsidRPr="007C4B3A" w:rsidDel="00652E1F">
          <w:rPr>
            <w:lang w:val="en-US"/>
          </w:rPr>
          <w:delText xml:space="preserve">67. Pop-Eleches C, Thirumurthy H, Habyarimana JP, Zivin JG, Goldstein MP, Walque DD, et al. Mobile phone technologies improve adherence to antiretroviral </w:delText>
        </w:r>
        <w:r w:rsidRPr="007C4B3A" w:rsidDel="00652E1F">
          <w:rPr>
            <w:lang w:val="en-US"/>
          </w:rPr>
          <w:lastRenderedPageBreak/>
          <w:delText>treatment in a resource-limited setting: a randomized controlled trial of text message reminders. AIDS Lond Engl. 2011;25:825.</w:delText>
        </w:r>
      </w:del>
    </w:p>
    <w:p w14:paraId="21FE8CBD" w14:textId="1573776C" w:rsidR="007C4B3A" w:rsidRPr="007C4B3A" w:rsidDel="00652E1F" w:rsidRDefault="007C4B3A" w:rsidP="007C4B3A">
      <w:pPr>
        <w:pStyle w:val="Bibliography"/>
        <w:rPr>
          <w:del w:id="727" w:author="Heino, Matti T J" w:date="2018-08-05T23:07:00Z"/>
          <w:lang w:val="en-US"/>
        </w:rPr>
      </w:pPr>
      <w:del w:id="728" w:author="Heino, Matti T J" w:date="2018-08-05T23:07:00Z">
        <w:r w:rsidRPr="007C4B3A" w:rsidDel="00652E1F">
          <w:rPr>
            <w:lang w:val="en-US"/>
          </w:rPr>
          <w:delText>68. Armstrong AW, Watson AJ, Makredes M, Frangos JE, Kimball AB, Kvedar JC. Text-message reminders to improve sunscreen use: a randomized, controlled trial using electronic monitoring. Arch Dermatol. 2009;145:1230–6.</w:delText>
        </w:r>
      </w:del>
    </w:p>
    <w:p w14:paraId="3D69FCA9" w14:textId="08DBDF50" w:rsidR="007C4B3A" w:rsidRPr="00652E1F" w:rsidDel="00652E1F" w:rsidRDefault="007C4B3A" w:rsidP="007C4B3A">
      <w:pPr>
        <w:pStyle w:val="Bibliography"/>
        <w:rPr>
          <w:del w:id="729" w:author="Heino, Matti T J" w:date="2018-08-05T23:07:00Z"/>
          <w:lang w:val="en-US"/>
        </w:rPr>
      </w:pPr>
      <w:del w:id="730" w:author="Heino, Matti T J" w:date="2018-08-05T23:07:00Z">
        <w:r w:rsidRPr="007C4B3A" w:rsidDel="00652E1F">
          <w:rPr>
            <w:lang w:val="en-US"/>
          </w:rPr>
          <w:delText xml:space="preserve">69.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delText>
        </w:r>
        <w:r w:rsidRPr="00652E1F" w:rsidDel="00652E1F">
          <w:rPr>
            <w:lang w:val="en-US"/>
          </w:rPr>
          <w:delText>Drugs. 2013;73:545–62.</w:delText>
        </w:r>
      </w:del>
    </w:p>
    <w:p w14:paraId="260EBC9B" w14:textId="0E5CA3EC" w:rsidR="007C4B3A" w:rsidRPr="007C4B3A" w:rsidDel="00652E1F" w:rsidRDefault="007C4B3A" w:rsidP="007C4B3A">
      <w:pPr>
        <w:pStyle w:val="Bibliography"/>
        <w:rPr>
          <w:del w:id="731" w:author="Heino, Matti T J" w:date="2018-08-05T23:07:00Z"/>
          <w:lang w:val="en-US"/>
        </w:rPr>
      </w:pPr>
      <w:del w:id="732" w:author="Heino, Matti T J" w:date="2018-08-05T23:07:00Z">
        <w:r w:rsidRPr="00652E1F" w:rsidDel="00652E1F">
          <w:rPr>
            <w:lang w:val="en-US"/>
          </w:rPr>
          <w:delText xml:space="preserve">70. Hekler EB, Klasnja P, Riley WT, Buman MP, Huberty J, Rivera DE, et al. </w:delText>
        </w:r>
        <w:r w:rsidRPr="007C4B3A" w:rsidDel="00652E1F">
          <w:rPr>
            <w:lang w:val="en-US"/>
          </w:rPr>
          <w:delText>Agile science: creating useful products for behavior change in the real world. Transl Behav Med. 2016;6:317–28.</w:delText>
        </w:r>
      </w:del>
    </w:p>
    <w:p w14:paraId="1E665EA7" w14:textId="66776D89" w:rsidR="007C4B3A" w:rsidRPr="007C4B3A" w:rsidDel="00652E1F" w:rsidRDefault="007C4B3A" w:rsidP="007C4B3A">
      <w:pPr>
        <w:pStyle w:val="Bibliography"/>
        <w:rPr>
          <w:del w:id="733" w:author="Heino, Matti T J" w:date="2018-08-05T23:07:00Z"/>
          <w:lang w:val="en-US"/>
        </w:rPr>
      </w:pPr>
      <w:del w:id="734" w:author="Heino, Matti T J" w:date="2018-08-05T23:07:00Z">
        <w:r w:rsidRPr="007C4B3A" w:rsidDel="00652E1F">
          <w:rPr>
            <w:lang w:val="en-US"/>
          </w:rPr>
          <w:delText>71. Lakatos I. History of science and its rational reconstructions. Springer; 1971. http://link.springer.com/chapter/10.1007/978-94-010-3142-4_7. Accessed 2 Dec 2015.</w:delText>
        </w:r>
      </w:del>
    </w:p>
    <w:p w14:paraId="5849E610" w14:textId="58EE627C" w:rsidR="007C4B3A" w:rsidRPr="002C7C88" w:rsidDel="00652E1F" w:rsidRDefault="007C4B3A" w:rsidP="007C4B3A">
      <w:pPr>
        <w:pStyle w:val="Bibliography"/>
        <w:rPr>
          <w:del w:id="735" w:author="Heino, Matti T J" w:date="2018-08-05T23:07:00Z"/>
          <w:lang w:val="en-US"/>
        </w:rPr>
      </w:pPr>
      <w:del w:id="736" w:author="Heino, Matti T J" w:date="2018-08-05T23:07:00Z">
        <w:r w:rsidRPr="007C4B3A" w:rsidDel="00652E1F">
          <w:rPr>
            <w:lang w:val="en-US"/>
          </w:rPr>
          <w:delText xml:space="preserve">72.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w:delText>
        </w:r>
        <w:r w:rsidRPr="002C7C88" w:rsidDel="00652E1F">
          <w:rPr>
            <w:lang w:val="en-US"/>
          </w:rPr>
          <w:delText>Accessed 31 Aug 2016.</w:delText>
        </w:r>
      </w:del>
    </w:p>
    <w:p w14:paraId="53EF532C" w14:textId="701048DD" w:rsidR="00A81C75" w:rsidRPr="004A447D" w:rsidRDefault="00BD45A6" w:rsidP="009E61F4">
      <w:pPr>
        <w:rPr>
          <w:noProof/>
          <w:lang w:val="en-GB"/>
        </w:rPr>
      </w:pPr>
      <w:r w:rsidRPr="004A447D">
        <w:rPr>
          <w:noProof/>
          <w:lang w:val="en-GB"/>
        </w:rPr>
        <w:fldChar w:fldCharType="end"/>
      </w:r>
    </w:p>
    <w:p w14:paraId="1F56953B" w14:textId="77777777" w:rsidR="00A81C75" w:rsidRPr="004A447D" w:rsidRDefault="00A81C75" w:rsidP="00815C48">
      <w:pPr>
        <w:rPr>
          <w:noProof/>
          <w:lang w:val="en-GB"/>
        </w:rPr>
      </w:pP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73BC4F59" w14:textId="6B76DBFB" w:rsidR="00BD0BF4" w:rsidRDefault="00BD0BF4" w:rsidP="00A77967">
      <w:pPr>
        <w:pStyle w:val="Caption"/>
        <w:rPr>
          <w:ins w:id="737" w:author="Heino, Matti T J" w:date="2018-08-08T15:43:00Z"/>
          <w:noProof/>
          <w:lang w:val="en-GB"/>
        </w:rPr>
      </w:pPr>
      <w:bookmarkStart w:id="738" w:name="_Ref521506235"/>
      <w:bookmarkStart w:id="739" w:name="_Ref521506223"/>
      <w:bookmarkStart w:id="740" w:name="_Ref449887954"/>
      <w:bookmarkStart w:id="741" w:name="_Toc449907250"/>
      <w:bookmarkStart w:id="742" w:name="_Ref501370911"/>
      <w:ins w:id="743" w:author="Heino, Matti T J" w:date="2018-08-08T15:43:00Z">
        <w:r w:rsidRPr="00B639E6">
          <w:rPr>
            <w:lang w:val="en-US"/>
          </w:rPr>
          <w:t xml:space="preserve">Figure </w:t>
        </w:r>
        <w:r>
          <w:fldChar w:fldCharType="begin"/>
        </w:r>
        <w:r w:rsidRPr="00B639E6">
          <w:rPr>
            <w:lang w:val="en-US"/>
          </w:rPr>
          <w:instrText xml:space="preserve"> SEQ Figure \* ARABIC </w:instrText>
        </w:r>
        <w:r>
          <w:fldChar w:fldCharType="separate"/>
        </w:r>
        <w:r w:rsidRPr="00B639E6">
          <w:rPr>
            <w:noProof/>
            <w:lang w:val="en-US"/>
          </w:rPr>
          <w:t>1</w:t>
        </w:r>
        <w:r>
          <w:fldChar w:fldCharType="end"/>
        </w:r>
      </w:ins>
      <w:bookmarkEnd w:id="738"/>
      <w:ins w:id="744" w:author="Heino, Matti T J" w:date="2018-08-10T17:14:00Z">
        <w:r w:rsidR="00A35807" w:rsidRPr="000B2007">
          <w:rPr>
            <w:lang w:val="en-US"/>
          </w:rPr>
          <w:t>:</w:t>
        </w:r>
      </w:ins>
      <w:ins w:id="745" w:author="Heino, Matti T J" w:date="2018-08-08T15:43:00Z">
        <w:r w:rsidRPr="00B639E6">
          <w:rPr>
            <w:lang w:val="en-US"/>
          </w:rPr>
          <w:t xml:space="preserve"> CONSORT flow diagram.</w:t>
        </w:r>
        <w:bookmarkEnd w:id="739"/>
      </w:ins>
    </w:p>
    <w:p w14:paraId="3089966D" w14:textId="5D1992A9" w:rsidR="00A77967" w:rsidRDefault="00A77967" w:rsidP="00A77967">
      <w:pPr>
        <w:pStyle w:val="Caption"/>
        <w:rPr>
          <w:ins w:id="746" w:author="Heino, Matti T J" w:date="2018-08-10T17:44:00Z"/>
          <w:noProof/>
          <w:lang w:val="en-GB"/>
        </w:rPr>
      </w:pPr>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ins w:id="747" w:author="Heino, Matti T J" w:date="2018-08-08T15:41:00Z">
        <w:r w:rsidR="00BD0BF4">
          <w:rPr>
            <w:noProof/>
            <w:lang w:val="en-GB"/>
          </w:rPr>
          <w:t>2</w:t>
        </w:r>
      </w:ins>
      <w:del w:id="748" w:author="Heino, Matti T J" w:date="2018-08-08T15:41:00Z">
        <w:r w:rsidDel="00BD0BF4">
          <w:rPr>
            <w:noProof/>
            <w:lang w:val="en-GB"/>
          </w:rPr>
          <w:delText>1</w:delText>
        </w:r>
      </w:del>
      <w:r w:rsidRPr="004A447D">
        <w:rPr>
          <w:noProof/>
          <w:lang w:val="en-GB"/>
        </w:rPr>
        <w:fldChar w:fldCharType="end"/>
      </w:r>
      <w:bookmarkEnd w:id="740"/>
      <w:r w:rsidRPr="004A447D">
        <w:rPr>
          <w:noProof/>
          <w:lang w:val="en-GB"/>
        </w:rPr>
        <w:t>: Statistical power</w:t>
      </w:r>
      <w:r>
        <w:rPr>
          <w:noProof/>
          <w:lang w:val="en-GB"/>
        </w:rPr>
        <w:t xml:space="preserve">, t-test </w:t>
      </w:r>
      <w:r w:rsidRPr="004A447D">
        <w:rPr>
          <w:noProof/>
          <w:lang w:val="en-GB"/>
        </w:rPr>
        <w:t xml:space="preserve"> for an unknown real effect.</w:t>
      </w:r>
      <w:bookmarkEnd w:id="741"/>
    </w:p>
    <w:p w14:paraId="66D46819" w14:textId="3A2A203F" w:rsidR="000B2007" w:rsidRDefault="000B2007" w:rsidP="000B2007">
      <w:pPr>
        <w:pStyle w:val="Caption"/>
        <w:rPr>
          <w:ins w:id="749" w:author="Heino, Matti T J" w:date="2018-08-10T17:44:00Z"/>
          <w:lang w:val="en-US"/>
        </w:rPr>
      </w:pPr>
      <w:ins w:id="750" w:author="Heino, Matti T J" w:date="2018-08-10T17:44:00Z">
        <w:r w:rsidRPr="0023479E">
          <w:rPr>
            <w:lang w:val="en-US"/>
          </w:rPr>
          <w:t>Figure</w:t>
        </w:r>
        <w:r>
          <w:rPr>
            <w:lang w:val="en-US"/>
          </w:rPr>
          <w:t xml:space="preserve"> </w:t>
        </w:r>
      </w:ins>
      <w:ins w:id="751" w:author="Heino, Matti T J" w:date="2018-08-10T17:45:00Z">
        <w:r>
          <w:rPr>
            <w:lang w:val="en-US"/>
          </w:rPr>
          <w:t>3</w:t>
        </w:r>
      </w:ins>
      <w:ins w:id="752" w:author="Heino, Matti T J" w:date="2018-08-10T17:44:00Z">
        <w:r w:rsidRPr="0023479E">
          <w:rPr>
            <w:lang w:val="en-US"/>
          </w:rPr>
          <w:t>: Opening and reading the SMS.</w:t>
        </w:r>
        <w:r>
          <w:rPr>
            <w:lang w:val="en-US"/>
          </w:rPr>
          <w:t xml:space="preserve"> Item stem: “</w:t>
        </w:r>
        <w:r w:rsidRPr="003C3729">
          <w:rPr>
            <w:lang w:val="en-US"/>
          </w:rPr>
          <w:t>I opened the SMS and read it on the morning it was sent...</w:t>
        </w:r>
        <w:r>
          <w:rPr>
            <w:lang w:val="en-US"/>
          </w:rPr>
          <w:t>”.</w:t>
        </w:r>
      </w:ins>
    </w:p>
    <w:p w14:paraId="391C441F" w14:textId="55F74A9C" w:rsidR="000B2007" w:rsidRPr="000B2007" w:rsidDel="000B2007" w:rsidRDefault="000B2007" w:rsidP="000B2007">
      <w:pPr>
        <w:pStyle w:val="Caption"/>
        <w:rPr>
          <w:del w:id="753" w:author="Heino, Matti T J" w:date="2018-08-10T17:44:00Z"/>
          <w:noProof/>
          <w:lang w:val="en-US"/>
        </w:rPr>
      </w:pPr>
      <w:bookmarkStart w:id="754" w:name="_Ref501488703"/>
      <w:bookmarkStart w:id="755" w:name="_Ref501488696"/>
      <w:ins w:id="756" w:author="Heino, Matti T J" w:date="2018-08-10T17:44:00Z">
        <w:r>
          <w:rPr>
            <w:lang w:val="en-US"/>
          </w:rPr>
          <w:t>Figure</w:t>
        </w:r>
        <w:bookmarkEnd w:id="754"/>
        <w:r>
          <w:rPr>
            <w:lang w:val="en-US"/>
          </w:rPr>
          <w:t xml:space="preserve"> </w:t>
        </w:r>
      </w:ins>
      <w:ins w:id="757" w:author="Heino, Matti T J" w:date="2018-08-10T17:45:00Z">
        <w:r>
          <w:rPr>
            <w:lang w:val="en-US"/>
          </w:rPr>
          <w:t>4</w:t>
        </w:r>
      </w:ins>
      <w:ins w:id="758" w:author="Heino, Matti T J" w:date="2018-08-10T17:44:00Z">
        <w:r w:rsidRPr="0023479E">
          <w:rPr>
            <w:lang w:val="en-US"/>
          </w:rPr>
          <w:t>: Discussing the SMS with peers.</w:t>
        </w:r>
        <w:bookmarkEnd w:id="755"/>
        <w:r>
          <w:rPr>
            <w:lang w:val="en-US"/>
          </w:rPr>
          <w:t xml:space="preserve"> Item stem: </w:t>
        </w:r>
        <w:r w:rsidRPr="003C3729">
          <w:rPr>
            <w:lang w:val="en-US"/>
          </w:rPr>
          <w:t>"I discussed the content of the messages with my peers at school..."</w:t>
        </w:r>
        <w:r>
          <w:rPr>
            <w:lang w:val="en-US"/>
          </w:rPr>
          <w:t>.</w:t>
        </w:r>
      </w:ins>
    </w:p>
    <w:p w14:paraId="605E7201" w14:textId="2E5426D4" w:rsidR="00A77967" w:rsidRPr="004A447D" w:rsidRDefault="00A77967" w:rsidP="00A77967">
      <w:pPr>
        <w:pStyle w:val="Caption"/>
        <w:rPr>
          <w:noProof/>
          <w:lang w:val="en-GB"/>
        </w:rPr>
      </w:pPr>
      <w:bookmarkStart w:id="759" w:name="_Ref449897490"/>
      <w:bookmarkStart w:id="760" w:name="_Toc449907257"/>
      <w:bookmarkEnd w:id="742"/>
      <w:r w:rsidRPr="004A447D">
        <w:rPr>
          <w:noProof/>
          <w:lang w:val="en-GB"/>
        </w:rPr>
        <w:t>Figure</w:t>
      </w:r>
      <w:del w:id="761" w:author="Heino, Matti T J" w:date="2018-08-10T17:45:00Z">
        <w:r w:rsidRPr="004A447D" w:rsidDel="000B2007">
          <w:rPr>
            <w:noProof/>
            <w:lang w:val="en-GB"/>
          </w:rPr>
          <w:delText xml:space="preserve"> </w:delText>
        </w:r>
      </w:del>
      <w:ins w:id="762" w:author="Heino, Matti T J" w:date="2018-08-10T17:45:00Z">
        <w:r w:rsidR="000B2007">
          <w:rPr>
            <w:noProof/>
            <w:lang w:val="en-GB"/>
          </w:rPr>
          <w:t>5</w:t>
        </w:r>
      </w:ins>
      <w:del w:id="763" w:author="Heino, Matti T J" w:date="2018-08-10T17:45:00Z">
        <w:r w:rsidRPr="004A447D" w:rsidDel="000B2007">
          <w:rPr>
            <w:noProof/>
            <w:lang w:val="en-GB"/>
          </w:rPr>
          <w:fldChar w:fldCharType="begin"/>
        </w:r>
        <w:r w:rsidRPr="004A447D" w:rsidDel="000B2007">
          <w:rPr>
            <w:noProof/>
            <w:lang w:val="en-GB"/>
          </w:rPr>
          <w:delInstrText xml:space="preserve"> SEQ Figure \* ARABIC </w:delInstrText>
        </w:r>
        <w:r w:rsidRPr="004A447D" w:rsidDel="000B2007">
          <w:rPr>
            <w:noProof/>
            <w:lang w:val="en-GB"/>
          </w:rPr>
          <w:fldChar w:fldCharType="separate"/>
        </w:r>
      </w:del>
      <w:del w:id="764" w:author="Heino, Matti T J" w:date="2018-08-08T15:41:00Z">
        <w:r w:rsidDel="00BD0BF4">
          <w:rPr>
            <w:noProof/>
            <w:lang w:val="en-GB"/>
          </w:rPr>
          <w:delText>4</w:delText>
        </w:r>
      </w:del>
      <w:del w:id="765" w:author="Heino, Matti T J" w:date="2018-08-10T17:45:00Z">
        <w:r w:rsidRPr="004A447D" w:rsidDel="000B2007">
          <w:rPr>
            <w:noProof/>
            <w:lang w:val="en-GB"/>
          </w:rPr>
          <w:fldChar w:fldCharType="end"/>
        </w:r>
      </w:del>
      <w:bookmarkEnd w:id="759"/>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760"/>
      <w:r>
        <w:rPr>
          <w:noProof/>
          <w:lang w:val="en-GB"/>
        </w:rPr>
        <w:t xml:space="preserve"> Mean (SD) Reason: 4549.57 minutes (1642.14), n = 133. Mean (SD) Succinct: 4479.65 (1616.04), n = 129. </w:t>
      </w:r>
    </w:p>
    <w:p w14:paraId="224885A1" w14:textId="6B50C704" w:rsidR="00A77967" w:rsidRPr="00D13E6D" w:rsidRDefault="00A77967" w:rsidP="00A77967">
      <w:pPr>
        <w:pStyle w:val="Caption"/>
        <w:rPr>
          <w:noProof/>
          <w:lang w:val="en-GB"/>
        </w:rPr>
      </w:pPr>
      <w:bookmarkStart w:id="766" w:name="_Toc449907258"/>
      <w:r w:rsidRPr="00D13E6D">
        <w:rPr>
          <w:noProof/>
          <w:lang w:val="en-GB"/>
        </w:rPr>
        <w:t xml:space="preserve">Figure </w:t>
      </w:r>
      <w:del w:id="767" w:author="Heino, Matti T J" w:date="2018-08-10T17:45:00Z">
        <w:r w:rsidRPr="00D13E6D" w:rsidDel="000B2007">
          <w:rPr>
            <w:noProof/>
            <w:lang w:val="en-GB"/>
          </w:rPr>
          <w:fldChar w:fldCharType="begin"/>
        </w:r>
        <w:r w:rsidRPr="00D13E6D" w:rsidDel="000B2007">
          <w:rPr>
            <w:noProof/>
            <w:lang w:val="en-GB"/>
          </w:rPr>
          <w:delInstrText xml:space="preserve"> SEQ Figure \* ARABIC </w:delInstrText>
        </w:r>
        <w:r w:rsidRPr="00D13E6D" w:rsidDel="000B2007">
          <w:rPr>
            <w:noProof/>
            <w:lang w:val="en-GB"/>
          </w:rPr>
          <w:fldChar w:fldCharType="separate"/>
        </w:r>
      </w:del>
      <w:del w:id="768" w:author="Heino, Matti T J" w:date="2018-08-08T15:41:00Z">
        <w:r w:rsidRPr="00D13E6D" w:rsidDel="00BD0BF4">
          <w:rPr>
            <w:noProof/>
            <w:lang w:val="en-GB"/>
          </w:rPr>
          <w:delText>5</w:delText>
        </w:r>
      </w:del>
      <w:del w:id="769" w:author="Heino, Matti T J" w:date="2018-08-10T17:45:00Z">
        <w:r w:rsidRPr="00D13E6D" w:rsidDel="000B2007">
          <w:rPr>
            <w:noProof/>
            <w:lang w:val="en-GB"/>
          </w:rPr>
          <w:fldChar w:fldCharType="end"/>
        </w:r>
      </w:del>
      <w:ins w:id="770" w:author="Heino, Matti T J" w:date="2018-08-10T17:45:00Z">
        <w:r w:rsidR="000B2007">
          <w:rPr>
            <w:noProof/>
            <w:lang w:val="en-GB"/>
          </w:rPr>
          <w:t>6</w:t>
        </w:r>
      </w:ins>
      <w:r w:rsidRPr="00D13E6D">
        <w:rPr>
          <w:noProof/>
          <w:lang w:val="en-GB"/>
        </w:rPr>
        <w:t>: Means and the total wear time distributions of the three groups. Error bars indicate 95% confidence intervals. No differences are detected.</w:t>
      </w:r>
      <w:bookmarkEnd w:id="766"/>
    </w:p>
    <w:p w14:paraId="533B2F3A" w14:textId="2C5D6095" w:rsidR="00A77967" w:rsidRPr="00D13E6D" w:rsidRDefault="00A77967" w:rsidP="00A77967">
      <w:pPr>
        <w:pStyle w:val="Caption"/>
        <w:rPr>
          <w:noProof/>
          <w:lang w:val="en-GB"/>
        </w:rPr>
      </w:pPr>
      <w:bookmarkStart w:id="771" w:name="_Ref449889151"/>
      <w:bookmarkStart w:id="772" w:name="_Toc449907259"/>
      <w:r w:rsidRPr="003A5503">
        <w:rPr>
          <w:lang w:val="en-US"/>
        </w:rPr>
        <w:t xml:space="preserve">Figure </w:t>
      </w:r>
      <w:del w:id="773" w:author="Heino, Matti T J" w:date="2018-08-10T17:45:00Z">
        <w:r w:rsidDel="000B2007">
          <w:fldChar w:fldCharType="begin"/>
        </w:r>
        <w:r w:rsidRPr="003B66CD" w:rsidDel="000B2007">
          <w:rPr>
            <w:lang w:val="en-US"/>
          </w:rPr>
          <w:delInstrText xml:space="preserve"> SEQ Figure \* ARABIC </w:delInstrText>
        </w:r>
        <w:r w:rsidDel="000B2007">
          <w:fldChar w:fldCharType="separate"/>
        </w:r>
      </w:del>
      <w:del w:id="774" w:author="Heino, Matti T J" w:date="2018-08-08T15:41:00Z">
        <w:r w:rsidDel="00BD0BF4">
          <w:rPr>
            <w:noProof/>
            <w:lang w:val="en-US"/>
          </w:rPr>
          <w:delText>6</w:delText>
        </w:r>
      </w:del>
      <w:del w:id="775" w:author="Heino, Matti T J" w:date="2018-08-10T17:45:00Z">
        <w:r w:rsidDel="000B2007">
          <w:rPr>
            <w:noProof/>
          </w:rPr>
          <w:fldChar w:fldCharType="end"/>
        </w:r>
      </w:del>
      <w:bookmarkEnd w:id="771"/>
      <w:ins w:id="776" w:author="Heino, Matti T J" w:date="2018-08-10T17:45:00Z">
        <w:r w:rsidR="000B2007" w:rsidRPr="000B2007">
          <w:rPr>
            <w:lang w:val="en-US"/>
          </w:rPr>
          <w:t>7</w:t>
        </w:r>
      </w:ins>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772"/>
    </w:p>
    <w:p w14:paraId="208FB7B0" w14:textId="2D9A3BF5" w:rsidR="00A77967" w:rsidRPr="00625CE6" w:rsidRDefault="00A77967" w:rsidP="00A77967">
      <w:pPr>
        <w:pStyle w:val="Caption"/>
        <w:rPr>
          <w:lang w:val="en-US"/>
        </w:rPr>
      </w:pPr>
      <w:bookmarkStart w:id="777" w:name="_Ref477960801"/>
      <w:bookmarkStart w:id="778" w:name="_Toc449907260"/>
      <w:r w:rsidRPr="004A447D">
        <w:rPr>
          <w:noProof/>
          <w:lang w:val="en-GB"/>
        </w:rPr>
        <w:t xml:space="preserve">Figure </w:t>
      </w:r>
      <w:del w:id="779" w:author="Heino, Matti T J" w:date="2018-08-10T17:45:00Z">
        <w:r w:rsidRPr="004A447D" w:rsidDel="000B2007">
          <w:rPr>
            <w:noProof/>
            <w:lang w:val="en-GB"/>
          </w:rPr>
          <w:fldChar w:fldCharType="begin"/>
        </w:r>
        <w:r w:rsidRPr="004A447D" w:rsidDel="000B2007">
          <w:rPr>
            <w:noProof/>
            <w:lang w:val="en-GB"/>
          </w:rPr>
          <w:delInstrText xml:space="preserve"> SEQ Figure \* ARABIC </w:delInstrText>
        </w:r>
        <w:r w:rsidRPr="004A447D" w:rsidDel="000B2007">
          <w:rPr>
            <w:noProof/>
            <w:lang w:val="en-GB"/>
          </w:rPr>
          <w:fldChar w:fldCharType="separate"/>
        </w:r>
      </w:del>
      <w:del w:id="780" w:author="Heino, Matti T J" w:date="2018-08-08T15:41:00Z">
        <w:r w:rsidDel="00BD0BF4">
          <w:rPr>
            <w:noProof/>
            <w:lang w:val="en-GB"/>
          </w:rPr>
          <w:delText>7</w:delText>
        </w:r>
      </w:del>
      <w:del w:id="781" w:author="Heino, Matti T J" w:date="2018-08-10T17:45:00Z">
        <w:r w:rsidRPr="004A447D" w:rsidDel="000B2007">
          <w:rPr>
            <w:noProof/>
            <w:lang w:val="en-GB"/>
          </w:rPr>
          <w:fldChar w:fldCharType="end"/>
        </w:r>
      </w:del>
      <w:bookmarkEnd w:id="777"/>
      <w:ins w:id="782" w:author="Heino, Matti T J" w:date="2018-08-10T17:45:00Z">
        <w:r w:rsidR="000B2007">
          <w:rPr>
            <w:noProof/>
            <w:lang w:val="en-GB"/>
          </w:rPr>
          <w:t>8</w:t>
        </w:r>
      </w:ins>
      <w:bookmarkStart w:id="783" w:name="_GoBack"/>
      <w:bookmarkEnd w:id="783"/>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778"/>
    </w:p>
    <w:p w14:paraId="4890BDC7" w14:textId="77777777" w:rsidR="00A77967" w:rsidRPr="00A77967" w:rsidRDefault="00A77967" w:rsidP="00A77967">
      <w:pPr>
        <w:spacing w:before="0" w:after="0" w:line="240" w:lineRule="auto"/>
        <w:rPr>
          <w:noProof/>
          <w:lang w:val="en-US"/>
        </w:rPr>
        <w:sectPr w:rsidR="00A77967" w:rsidRPr="00A77967" w:rsidSect="00C30BAC">
          <w:headerReference w:type="default" r:id="rId16"/>
          <w:footerReference w:type="default" r:id="rId17"/>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784" w:name="_Toc449907582"/>
      <w:r w:rsidRPr="004A447D">
        <w:lastRenderedPageBreak/>
        <w:t>Appendices</w:t>
      </w:r>
      <w:bookmarkEnd w:id="784"/>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0B2007"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0B2007"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0B2007"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4A6FD75A" w:rsidR="00E32090" w:rsidRPr="004A447D" w:rsidRDefault="00690CC4" w:rsidP="00690CC4">
      <w:pPr>
        <w:pStyle w:val="NoSpacing"/>
        <w:rPr>
          <w:noProof/>
          <w:lang w:val="en-GB"/>
        </w:rPr>
      </w:pPr>
      <w:r w:rsidRPr="004A447D">
        <w:rPr>
          <w:noProof/>
          <w:lang w:val="en-GB"/>
        </w:rPr>
        <w:fldChar w:fldCharType="begin"/>
      </w:r>
      <w:ins w:id="785" w:author="Heino, Matti T J" w:date="2018-08-05T23:08:00Z">
        <w:r w:rsidR="00652E1F">
          <w:rPr>
            <w:noProof/>
            <w:lang w:val="en-GB"/>
          </w:rPr>
          <w:instrText xml:space="preserve"> ADDIN ZOTERO_ITEM CSL_CITATION {"citationID":"20p3rljua0","properties":{"formattedCitation":"[40]","plainCitation":"[40]"},"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ins>
      <w:del w:id="786" w:author="Heino, Matti T J" w:date="2018-08-05T23:07:00Z">
        <w:r w:rsidR="00786C9F" w:rsidDel="00652E1F">
          <w:rPr>
            <w:noProof/>
            <w:lang w:val="en-GB"/>
          </w:rPr>
          <w:del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delInstrText>
        </w:r>
      </w:del>
      <w:r w:rsidRPr="004A447D">
        <w:rPr>
          <w:noProof/>
          <w:lang w:val="en-GB"/>
        </w:rPr>
        <w:fldChar w:fldCharType="separate"/>
      </w:r>
      <w:ins w:id="787" w:author="Heino, Matti T J" w:date="2018-08-05T23:08:00Z">
        <w:r w:rsidR="00652E1F" w:rsidRPr="00652E1F">
          <w:rPr>
            <w:rFonts w:cs="Calibri"/>
          </w:rPr>
          <w:t>[40]</w:t>
        </w:r>
      </w:ins>
      <w:del w:id="788" w:author="Heino, Matti T J" w:date="2018-08-05T23:08:00Z">
        <w:r w:rsidR="00786C9F" w:rsidRPr="00652E1F" w:rsidDel="00652E1F">
          <w:delText>[37]</w:delText>
        </w:r>
      </w:del>
      <w:r w:rsidRPr="004A447D">
        <w:rPr>
          <w:noProof/>
          <w:lang w:val="en-GB"/>
        </w:rPr>
        <w:fldChar w:fldCharType="end"/>
      </w:r>
    </w:p>
    <w:p w14:paraId="1FB184C4" w14:textId="46F86E2C" w:rsidR="00E32090" w:rsidRPr="004A447D" w:rsidDel="00BD0BF4" w:rsidRDefault="00E32090" w:rsidP="00E32090">
      <w:pPr>
        <w:pStyle w:val="Heading-NotinTOC"/>
        <w:rPr>
          <w:del w:id="789" w:author="Heino, Matti T J" w:date="2018-08-08T15:44:00Z"/>
          <w:noProof/>
          <w:lang w:val="en-GB"/>
        </w:rPr>
      </w:pPr>
      <w:del w:id="790" w:author="Heino, Matti T J" w:date="2018-08-08T15:44:00Z">
        <w:r w:rsidRPr="004A447D" w:rsidDel="00BD0BF4">
          <w:rPr>
            <w:noProof/>
            <w:lang w:val="en-GB"/>
          </w:rPr>
          <w:delText>Appendix 2: CONSORT Flow Diagram</w:delText>
        </w:r>
      </w:del>
    </w:p>
    <w:p w14:paraId="783F125D" w14:textId="1C89844B" w:rsidR="00E32090" w:rsidRPr="004A447D" w:rsidRDefault="00A52DA2" w:rsidP="00E32090">
      <w:pPr>
        <w:pStyle w:val="Heading-NotinTOC"/>
        <w:rPr>
          <w:noProof/>
          <w:lang w:val="en-GB"/>
        </w:rPr>
      </w:pPr>
      <w:del w:id="791" w:author="Heino, Matti T J" w:date="2018-08-08T15:44:00Z">
        <w:r w:rsidRPr="004A447D" w:rsidDel="00BD0BF4">
          <w:rPr>
            <w:noProof/>
            <w:lang w:eastAsia="fi-FI"/>
          </w:rPr>
          <w:drawing>
            <wp:inline distT="0" distB="0" distL="0" distR="0" wp14:anchorId="01FFF907" wp14:editId="62A4E0D3">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4079240"/>
                      </a:xfrm>
                      <a:prstGeom prst="rect">
                        <a:avLst/>
                      </a:prstGeom>
                    </pic:spPr>
                  </pic:pic>
                </a:graphicData>
              </a:graphic>
            </wp:inline>
          </w:drawing>
        </w:r>
      </w:del>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5E5924DA" w:rsidR="00DE13A1" w:rsidRPr="004A447D" w:rsidRDefault="007D0470" w:rsidP="007D0470">
      <w:pPr>
        <w:pStyle w:val="Heading-NotinTOC"/>
        <w:rPr>
          <w:noProof/>
          <w:lang w:val="en-GB"/>
        </w:rPr>
      </w:pPr>
      <w:r w:rsidRPr="004A447D">
        <w:rPr>
          <w:noProof/>
          <w:lang w:val="en-GB"/>
        </w:rPr>
        <w:lastRenderedPageBreak/>
        <w:t xml:space="preserve">Appendix </w:t>
      </w:r>
      <w:del w:id="792" w:author="Heino, Matti T J" w:date="2018-08-08T15:44:00Z">
        <w:r w:rsidRPr="004A447D" w:rsidDel="00BD0BF4">
          <w:rPr>
            <w:noProof/>
            <w:lang w:val="en-GB"/>
          </w:rPr>
          <w:delText>3</w:delText>
        </w:r>
      </w:del>
      <w:ins w:id="793" w:author="Heino, Matti T J" w:date="2018-08-08T15:44:00Z">
        <w:r w:rsidR="00BD0BF4">
          <w:rPr>
            <w:noProof/>
            <w:lang w:val="en-GB"/>
          </w:rPr>
          <w:t>2</w:t>
        </w:r>
      </w:ins>
      <w:r w:rsidRPr="004A447D">
        <w:rPr>
          <w:noProof/>
          <w:lang w:val="en-GB"/>
        </w:rPr>
        <w:t>: Post-SMS questionnaire</w:t>
      </w:r>
      <w:ins w:id="794" w:author="Heino, Matti T J" w:date="2018-08-01T14:10:00Z">
        <w:r w:rsidR="00F9713C">
          <w:rPr>
            <w:noProof/>
            <w:lang w:val="en-GB"/>
          </w:rPr>
          <w:t xml:space="preserve"> (Finnish)</w:t>
        </w:r>
      </w:ins>
      <w:r w:rsidRPr="004A447D">
        <w:rPr>
          <w:noProof/>
          <w:lang w:val="en-GB"/>
        </w:rPr>
        <w:t>.</w:t>
      </w:r>
    </w:p>
    <w:p w14:paraId="0AC8D61A" w14:textId="1E1EEEFF" w:rsidR="00F9713C" w:rsidRDefault="007D0470" w:rsidP="00DE13A1">
      <w:pPr>
        <w:rPr>
          <w:ins w:id="795" w:author="Heino, Matti T J" w:date="2018-08-01T14:10:00Z"/>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29125" cy="5857875"/>
                    </a:xfrm>
                    <a:prstGeom prst="rect">
                      <a:avLst/>
                    </a:prstGeom>
                  </pic:spPr>
                </pic:pic>
              </a:graphicData>
            </a:graphic>
          </wp:inline>
        </w:drawing>
      </w:r>
    </w:p>
    <w:p w14:paraId="23C37FCF" w14:textId="77777777" w:rsidR="00F9713C" w:rsidRDefault="00F9713C">
      <w:pPr>
        <w:spacing w:before="0" w:after="0" w:line="240" w:lineRule="auto"/>
        <w:rPr>
          <w:ins w:id="796" w:author="Heino, Matti T J" w:date="2018-08-01T14:10:00Z"/>
          <w:noProof/>
          <w:lang w:val="en-GB"/>
        </w:rPr>
      </w:pPr>
      <w:ins w:id="797" w:author="Heino, Matti T J" w:date="2018-08-01T14:10:00Z">
        <w:r>
          <w:rPr>
            <w:noProof/>
            <w:lang w:val="en-GB"/>
          </w:rPr>
          <w:br w:type="page"/>
        </w:r>
      </w:ins>
    </w:p>
    <w:p w14:paraId="5C0099F3" w14:textId="48C736AD" w:rsidR="007D0470" w:rsidRDefault="00F9713C" w:rsidP="00DE13A1">
      <w:pPr>
        <w:rPr>
          <w:ins w:id="798" w:author="Heino, Matti T J" w:date="2018-08-01T14:24:00Z"/>
          <w:noProof/>
          <w:lang w:val="en-GB"/>
        </w:rPr>
      </w:pPr>
      <w:ins w:id="799" w:author="Heino, Matti T J" w:date="2018-08-01T14:10:00Z">
        <w:r w:rsidRPr="004A447D">
          <w:rPr>
            <w:noProof/>
            <w:lang w:val="en-GB"/>
          </w:rPr>
          <w:lastRenderedPageBreak/>
          <w:t xml:space="preserve">Appendix </w:t>
        </w:r>
      </w:ins>
      <w:ins w:id="800" w:author="Heino, Matti T J" w:date="2018-08-08T15:44:00Z">
        <w:r w:rsidR="00BD0BF4">
          <w:rPr>
            <w:noProof/>
            <w:lang w:val="en-GB"/>
          </w:rPr>
          <w:t>3</w:t>
        </w:r>
      </w:ins>
      <w:ins w:id="801" w:author="Heino, Matti T J" w:date="2018-08-01T14:10:00Z">
        <w:r w:rsidRPr="004A447D">
          <w:rPr>
            <w:noProof/>
            <w:lang w:val="en-GB"/>
          </w:rPr>
          <w:t>: Post-SMS questionnaire</w:t>
        </w:r>
        <w:r>
          <w:rPr>
            <w:noProof/>
            <w:lang w:val="en-GB"/>
          </w:rPr>
          <w:t xml:space="preserve"> (English</w:t>
        </w:r>
      </w:ins>
      <w:ins w:id="802" w:author="Heino, Matti T J" w:date="2018-08-01T14:24:00Z">
        <w:r w:rsidR="00DB4831">
          <w:rPr>
            <w:noProof/>
            <w:lang w:val="en-GB"/>
          </w:rPr>
          <w:t xml:space="preserve"> translation</w:t>
        </w:r>
      </w:ins>
      <w:ins w:id="803" w:author="Heino, Matti T J" w:date="2018-08-01T14:10:00Z">
        <w:r>
          <w:rPr>
            <w:noProof/>
            <w:lang w:val="en-GB"/>
          </w:rPr>
          <w:t>)</w:t>
        </w:r>
      </w:ins>
    </w:p>
    <w:p w14:paraId="69EB686B" w14:textId="0448497E" w:rsidR="00DB4831" w:rsidRPr="004A447D" w:rsidRDefault="00B639E6" w:rsidP="00DE13A1">
      <w:pPr>
        <w:rPr>
          <w:noProof/>
          <w:lang w:val="en-GB"/>
        </w:rPr>
      </w:pPr>
      <w:ins w:id="804" w:author="Heino, Matti T J" w:date="2018-08-10T16:59:00Z">
        <w:r>
          <w:rPr>
            <w:noProof/>
            <w:lang w:eastAsia="fi-FI"/>
          </w:rPr>
          <w:drawing>
            <wp:anchor distT="0" distB="0" distL="114300" distR="114300" simplePos="0" relativeHeight="251659264" behindDoc="0" locked="0" layoutInCell="1" allowOverlap="1" wp14:anchorId="64382509" wp14:editId="58F1C84C">
              <wp:simplePos x="0" y="0"/>
              <wp:positionH relativeFrom="column">
                <wp:posOffset>0</wp:posOffset>
              </wp:positionH>
              <wp:positionV relativeFrom="paragraph">
                <wp:posOffset>499745</wp:posOffset>
              </wp:positionV>
              <wp:extent cx="5219700" cy="6146165"/>
              <wp:effectExtent l="0" t="0" r="0" b="698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6146165"/>
                      </a:xfrm>
                      <a:prstGeom prst="rect">
                        <a:avLst/>
                      </a:prstGeom>
                    </pic:spPr>
                  </pic:pic>
                </a:graphicData>
              </a:graphic>
            </wp:anchor>
          </w:drawing>
        </w:r>
      </w:ins>
    </w:p>
    <w:sectPr w:rsidR="00DB4831" w:rsidRPr="004A447D" w:rsidSect="00C30BAC">
      <w:headerReference w:type="default" r:id="rId21"/>
      <w:footerReference w:type="default" r:id="rId22"/>
      <w:headerReference w:type="first" r:id="rId23"/>
      <w:pgSz w:w="11906" w:h="16838"/>
      <w:pgMar w:top="1418" w:right="1418" w:bottom="1418"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8" w:author="Haukkala, Ari" w:date="2018-08-03T16:14:00Z" w:initials="HA">
    <w:p w14:paraId="189CC345" w14:textId="60A8C972" w:rsidR="00E643E5" w:rsidRPr="00814A9C" w:rsidRDefault="00E643E5">
      <w:pPr>
        <w:pStyle w:val="CommentText"/>
        <w:rPr>
          <w:lang w:val="en-US"/>
        </w:rPr>
      </w:pPr>
      <w:r>
        <w:rPr>
          <w:rStyle w:val="CommentReference"/>
        </w:rPr>
        <w:annotationRef/>
      </w:r>
      <w:r w:rsidRPr="00814A9C">
        <w:rPr>
          <w:lang w:val="en-US"/>
        </w:rPr>
        <w:t>Should we still add that ”indicating mean wear times were similar in  both groups” os someth</w:t>
      </w:r>
      <w:r>
        <w:rPr>
          <w:lang w:val="en-US"/>
        </w:rPr>
        <w:t>ing.</w:t>
      </w:r>
    </w:p>
  </w:comment>
  <w:comment w:id="219" w:author="Haukkala, Ari" w:date="2018-08-03T16:16:00Z" w:initials="HA">
    <w:p w14:paraId="2429C583" w14:textId="72AC996B" w:rsidR="00E643E5" w:rsidRPr="00814A9C" w:rsidRDefault="00E643E5">
      <w:pPr>
        <w:pStyle w:val="CommentText"/>
        <w:rPr>
          <w:lang w:val="en-US"/>
        </w:rPr>
      </w:pPr>
      <w:r>
        <w:rPr>
          <w:rStyle w:val="CommentReference"/>
        </w:rPr>
        <w:annotationRef/>
      </w:r>
      <w:r w:rsidRPr="00814A9C">
        <w:rPr>
          <w:lang w:val="en-US"/>
        </w:rPr>
        <w:t>Here as well what is the interpretation (no difference)</w:t>
      </w:r>
    </w:p>
  </w:comment>
  <w:comment w:id="281" w:author="Haukkala, Ari" w:date="2018-08-03T16:20:00Z" w:initials="HA">
    <w:p w14:paraId="06231649" w14:textId="22839A75" w:rsidR="00E643E5" w:rsidRPr="002C3DB0" w:rsidRDefault="00E643E5">
      <w:pPr>
        <w:pStyle w:val="CommentText"/>
        <w:rPr>
          <w:lang w:val="en-US"/>
        </w:rPr>
      </w:pPr>
      <w:r>
        <w:rPr>
          <w:rStyle w:val="CommentReference"/>
        </w:rPr>
        <w:annotationRef/>
      </w:r>
      <w:r w:rsidRPr="002C3DB0">
        <w:rPr>
          <w:lang w:val="en-US"/>
        </w:rPr>
        <w:t xml:space="preserve">I think also that we do not need this here. </w:t>
      </w:r>
    </w:p>
  </w:comment>
  <w:comment w:id="284" w:author="Haukkala, Ari" w:date="2018-08-03T16:22:00Z" w:initials="HA">
    <w:p w14:paraId="6D1094EA" w14:textId="7446967E" w:rsidR="00E643E5" w:rsidRPr="002C3DB0" w:rsidRDefault="00E643E5">
      <w:pPr>
        <w:pStyle w:val="CommentText"/>
        <w:rPr>
          <w:lang w:val="en-US"/>
        </w:rPr>
      </w:pPr>
      <w:r>
        <w:rPr>
          <w:rStyle w:val="CommentReference"/>
        </w:rPr>
        <w:annotationRef/>
      </w:r>
      <w:r w:rsidRPr="002C3DB0">
        <w:rPr>
          <w:lang w:val="en-US"/>
        </w:rPr>
        <w:t xml:space="preserve">This is not necessary. Some might argue based on small power </w:t>
      </w:r>
      <w:r>
        <w:rPr>
          <w:lang w:val="en-US"/>
        </w:rPr>
        <w:t>that .054 could be something but then we need more lengthy discussion and it goes out of our paper aim.</w:t>
      </w:r>
    </w:p>
  </w:comment>
  <w:comment w:id="339" w:author="Haukkala, Ari" w:date="2018-08-03T16:27:00Z" w:initials="HA">
    <w:p w14:paraId="407AD445" w14:textId="1A406881" w:rsidR="00E643E5" w:rsidRPr="002C3DB0" w:rsidRDefault="00E643E5">
      <w:pPr>
        <w:pStyle w:val="CommentText"/>
        <w:rPr>
          <w:lang w:val="en-US"/>
        </w:rPr>
      </w:pPr>
      <w:r>
        <w:rPr>
          <w:rStyle w:val="CommentReference"/>
        </w:rPr>
        <w:annotationRef/>
      </w:r>
      <w:r w:rsidRPr="002C3DB0">
        <w:rPr>
          <w:lang w:val="en-US"/>
        </w:rPr>
        <w:t>Agree this goes too far from our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9CC345" w15:done="0"/>
  <w15:commentEx w15:paraId="2429C583" w15:done="0"/>
  <w15:commentEx w15:paraId="06231649" w15:done="0"/>
  <w15:commentEx w15:paraId="6D1094EA" w15:done="0"/>
  <w15:commentEx w15:paraId="407AD4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2FF252D" w16cid:durableId="1F0D8800"/>
  <w16cid:commentId w16cid:paraId="78EED904" w16cid:durableId="1F0D88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E798C8" w14:textId="77777777" w:rsidR="000E4145" w:rsidRDefault="000E4145" w:rsidP="002352CE">
      <w:pPr>
        <w:spacing w:before="0" w:after="0" w:line="240" w:lineRule="auto"/>
      </w:pPr>
      <w:r>
        <w:separator/>
      </w:r>
    </w:p>
  </w:endnote>
  <w:endnote w:type="continuationSeparator" w:id="0">
    <w:p w14:paraId="1B5127BA" w14:textId="77777777" w:rsidR="000E4145" w:rsidRDefault="000E4145" w:rsidP="002352CE">
      <w:pPr>
        <w:spacing w:before="0" w:after="0" w:line="240" w:lineRule="auto"/>
      </w:pPr>
      <w:r>
        <w:continuationSeparator/>
      </w:r>
    </w:p>
  </w:endnote>
  <w:endnote w:type="continuationNotice" w:id="1">
    <w:p w14:paraId="7462C10E" w14:textId="77777777" w:rsidR="000E4145" w:rsidRDefault="000E4145">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E643E5" w:rsidRDefault="00E643E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E643E5" w:rsidRDefault="00E643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B6BCB0" w14:textId="77777777" w:rsidR="000E4145" w:rsidRDefault="000E4145" w:rsidP="002352CE">
      <w:pPr>
        <w:spacing w:before="0" w:after="0" w:line="240" w:lineRule="auto"/>
      </w:pPr>
      <w:r>
        <w:separator/>
      </w:r>
    </w:p>
  </w:footnote>
  <w:footnote w:type="continuationSeparator" w:id="0">
    <w:p w14:paraId="7C153844" w14:textId="77777777" w:rsidR="000E4145" w:rsidRDefault="000E4145" w:rsidP="002352CE">
      <w:pPr>
        <w:spacing w:before="0" w:after="0" w:line="240" w:lineRule="auto"/>
      </w:pPr>
      <w:r>
        <w:continuationSeparator/>
      </w:r>
    </w:p>
  </w:footnote>
  <w:footnote w:type="continuationNotice" w:id="1">
    <w:p w14:paraId="448BC922" w14:textId="77777777" w:rsidR="000E4145" w:rsidRDefault="000E4145">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E643E5" w:rsidRDefault="00E643E5">
    <w:pPr>
      <w:pStyle w:val="Header"/>
      <w:jc w:val="center"/>
    </w:pPr>
  </w:p>
  <w:p w14:paraId="5353D586" w14:textId="77777777" w:rsidR="00E643E5" w:rsidRDefault="00E643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E643E5" w:rsidRDefault="00E643E5">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E643E5" w:rsidRDefault="00E643E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4964FF24" w:rsidR="00E643E5" w:rsidRDefault="00E643E5">
    <w:pPr>
      <w:pStyle w:val="Header"/>
      <w:jc w:val="center"/>
    </w:pPr>
    <w:r>
      <w:fldChar w:fldCharType="begin"/>
    </w:r>
    <w:r>
      <w:instrText xml:space="preserve"> PAGE   \* MERGEFORMAT </w:instrText>
    </w:r>
    <w:r>
      <w:fldChar w:fldCharType="separate"/>
    </w:r>
    <w:r w:rsidR="000B2007">
      <w:rPr>
        <w:noProof/>
      </w:rPr>
      <w:t>47</w:t>
    </w:r>
    <w:r>
      <w:fldChar w:fldCharType="end"/>
    </w:r>
  </w:p>
  <w:p w14:paraId="1863C361" w14:textId="77777777" w:rsidR="00E643E5" w:rsidRDefault="00E643E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E643E5" w:rsidRDefault="00E643E5">
    <w:pPr>
      <w:pStyle w:val="Header"/>
      <w:jc w:val="center"/>
    </w:pPr>
  </w:p>
  <w:p w14:paraId="39420916" w14:textId="77777777" w:rsidR="00E643E5" w:rsidRDefault="00E643E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E643E5" w:rsidRDefault="00E643E5">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E643E5" w:rsidRDefault="00E643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ino, Matti T J">
    <w15:presenceInfo w15:providerId="AD" w15:userId="S-1-5-21-16020293-282541685-632688529-178078"/>
  </w15:person>
  <w15:person w15:author="Haukkala, Ari">
    <w15:presenceInfo w15:providerId="AD" w15:userId="S-1-5-21-16020293-282541685-632688529-733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05A2"/>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65451"/>
    <w:rsid w:val="00072407"/>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6523"/>
    <w:rsid w:val="0008725B"/>
    <w:rsid w:val="000900D9"/>
    <w:rsid w:val="0009294A"/>
    <w:rsid w:val="00093408"/>
    <w:rsid w:val="00095CF5"/>
    <w:rsid w:val="00095D6B"/>
    <w:rsid w:val="0009624E"/>
    <w:rsid w:val="000A03AF"/>
    <w:rsid w:val="000A58E2"/>
    <w:rsid w:val="000A6A57"/>
    <w:rsid w:val="000A6F6E"/>
    <w:rsid w:val="000B1646"/>
    <w:rsid w:val="000B16D3"/>
    <w:rsid w:val="000B2007"/>
    <w:rsid w:val="000B44C4"/>
    <w:rsid w:val="000B5C07"/>
    <w:rsid w:val="000B62A4"/>
    <w:rsid w:val="000C039B"/>
    <w:rsid w:val="000C1B03"/>
    <w:rsid w:val="000C5087"/>
    <w:rsid w:val="000C54F4"/>
    <w:rsid w:val="000C6DC3"/>
    <w:rsid w:val="000D1DCE"/>
    <w:rsid w:val="000D2FCC"/>
    <w:rsid w:val="000D35CF"/>
    <w:rsid w:val="000D6E25"/>
    <w:rsid w:val="000D7B3F"/>
    <w:rsid w:val="000E1246"/>
    <w:rsid w:val="000E30F7"/>
    <w:rsid w:val="000E4145"/>
    <w:rsid w:val="000E4849"/>
    <w:rsid w:val="000E4CBE"/>
    <w:rsid w:val="000E5BC0"/>
    <w:rsid w:val="000E6557"/>
    <w:rsid w:val="000E6672"/>
    <w:rsid w:val="000E7283"/>
    <w:rsid w:val="000F069B"/>
    <w:rsid w:val="000F18A9"/>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3E36"/>
    <w:rsid w:val="0022524B"/>
    <w:rsid w:val="00227AAE"/>
    <w:rsid w:val="00233C4A"/>
    <w:rsid w:val="0023479E"/>
    <w:rsid w:val="002352CE"/>
    <w:rsid w:val="00236AB8"/>
    <w:rsid w:val="0023715A"/>
    <w:rsid w:val="002374DF"/>
    <w:rsid w:val="002436AE"/>
    <w:rsid w:val="0024442A"/>
    <w:rsid w:val="0025164A"/>
    <w:rsid w:val="002518EB"/>
    <w:rsid w:val="00253117"/>
    <w:rsid w:val="00254F3A"/>
    <w:rsid w:val="002552A8"/>
    <w:rsid w:val="002560D1"/>
    <w:rsid w:val="00256340"/>
    <w:rsid w:val="00256E12"/>
    <w:rsid w:val="00260FF1"/>
    <w:rsid w:val="00261FD4"/>
    <w:rsid w:val="002638DA"/>
    <w:rsid w:val="002639E3"/>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C3DB0"/>
    <w:rsid w:val="002C7C88"/>
    <w:rsid w:val="002D05E7"/>
    <w:rsid w:val="002D5893"/>
    <w:rsid w:val="002E18D3"/>
    <w:rsid w:val="002E3846"/>
    <w:rsid w:val="002E5E4E"/>
    <w:rsid w:val="002E72C1"/>
    <w:rsid w:val="002E7D4E"/>
    <w:rsid w:val="002F035D"/>
    <w:rsid w:val="002F1CFF"/>
    <w:rsid w:val="002F2AB5"/>
    <w:rsid w:val="002F33D7"/>
    <w:rsid w:val="00300245"/>
    <w:rsid w:val="0030279A"/>
    <w:rsid w:val="003031F0"/>
    <w:rsid w:val="003043A9"/>
    <w:rsid w:val="00315702"/>
    <w:rsid w:val="00320BF6"/>
    <w:rsid w:val="003227A3"/>
    <w:rsid w:val="0032310C"/>
    <w:rsid w:val="003231A0"/>
    <w:rsid w:val="00327DF5"/>
    <w:rsid w:val="003324BD"/>
    <w:rsid w:val="00334C0F"/>
    <w:rsid w:val="00336512"/>
    <w:rsid w:val="00346D47"/>
    <w:rsid w:val="0035134E"/>
    <w:rsid w:val="0035147E"/>
    <w:rsid w:val="00351518"/>
    <w:rsid w:val="003517D1"/>
    <w:rsid w:val="00352673"/>
    <w:rsid w:val="00352FDB"/>
    <w:rsid w:val="00355779"/>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0A6E"/>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1F5E"/>
    <w:rsid w:val="00473228"/>
    <w:rsid w:val="00476C8E"/>
    <w:rsid w:val="0047747F"/>
    <w:rsid w:val="00477E89"/>
    <w:rsid w:val="00480F04"/>
    <w:rsid w:val="00484625"/>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03E5"/>
    <w:rsid w:val="00511907"/>
    <w:rsid w:val="00513B29"/>
    <w:rsid w:val="005153FA"/>
    <w:rsid w:val="00517119"/>
    <w:rsid w:val="00522257"/>
    <w:rsid w:val="005267DB"/>
    <w:rsid w:val="0053033E"/>
    <w:rsid w:val="005305F7"/>
    <w:rsid w:val="0053308A"/>
    <w:rsid w:val="00533B02"/>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347"/>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D5AF2"/>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3F5A"/>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2E1F"/>
    <w:rsid w:val="0065317A"/>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913"/>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1363"/>
    <w:rsid w:val="0078533C"/>
    <w:rsid w:val="00785B22"/>
    <w:rsid w:val="00786C9F"/>
    <w:rsid w:val="00786EED"/>
    <w:rsid w:val="00790DED"/>
    <w:rsid w:val="00795289"/>
    <w:rsid w:val="00795ECB"/>
    <w:rsid w:val="007B1CFE"/>
    <w:rsid w:val="007B30D6"/>
    <w:rsid w:val="007B54B8"/>
    <w:rsid w:val="007B6C2B"/>
    <w:rsid w:val="007B708E"/>
    <w:rsid w:val="007C0473"/>
    <w:rsid w:val="007C3F53"/>
    <w:rsid w:val="007C49C4"/>
    <w:rsid w:val="007C4B3A"/>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A9C"/>
    <w:rsid w:val="00814E1D"/>
    <w:rsid w:val="00815C48"/>
    <w:rsid w:val="00816271"/>
    <w:rsid w:val="0081645C"/>
    <w:rsid w:val="00816BDA"/>
    <w:rsid w:val="00816C82"/>
    <w:rsid w:val="00820DD7"/>
    <w:rsid w:val="008231CE"/>
    <w:rsid w:val="00823E64"/>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8F2"/>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276D8"/>
    <w:rsid w:val="00933883"/>
    <w:rsid w:val="00937E99"/>
    <w:rsid w:val="00944192"/>
    <w:rsid w:val="0094462F"/>
    <w:rsid w:val="00944E1B"/>
    <w:rsid w:val="00947A39"/>
    <w:rsid w:val="00950191"/>
    <w:rsid w:val="00952376"/>
    <w:rsid w:val="0095257E"/>
    <w:rsid w:val="0095564A"/>
    <w:rsid w:val="0095719E"/>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A4F84"/>
    <w:rsid w:val="009A618D"/>
    <w:rsid w:val="009B0CD0"/>
    <w:rsid w:val="009B3426"/>
    <w:rsid w:val="009B5077"/>
    <w:rsid w:val="009B5E82"/>
    <w:rsid w:val="009B6AC7"/>
    <w:rsid w:val="009C040A"/>
    <w:rsid w:val="009C0D5B"/>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35807"/>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46E1F"/>
    <w:rsid w:val="00B50FDD"/>
    <w:rsid w:val="00B53223"/>
    <w:rsid w:val="00B5498E"/>
    <w:rsid w:val="00B555A0"/>
    <w:rsid w:val="00B634A4"/>
    <w:rsid w:val="00B639E6"/>
    <w:rsid w:val="00B66742"/>
    <w:rsid w:val="00B7083E"/>
    <w:rsid w:val="00B71E81"/>
    <w:rsid w:val="00B7203C"/>
    <w:rsid w:val="00B75956"/>
    <w:rsid w:val="00B7624C"/>
    <w:rsid w:val="00B80EBF"/>
    <w:rsid w:val="00B840A7"/>
    <w:rsid w:val="00B847A8"/>
    <w:rsid w:val="00B85A97"/>
    <w:rsid w:val="00B90996"/>
    <w:rsid w:val="00B918E4"/>
    <w:rsid w:val="00B92047"/>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0BF4"/>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0E98"/>
    <w:rsid w:val="00C215DE"/>
    <w:rsid w:val="00C218BC"/>
    <w:rsid w:val="00C22597"/>
    <w:rsid w:val="00C22F37"/>
    <w:rsid w:val="00C30BAC"/>
    <w:rsid w:val="00C31199"/>
    <w:rsid w:val="00C333FD"/>
    <w:rsid w:val="00C37FC9"/>
    <w:rsid w:val="00C4079C"/>
    <w:rsid w:val="00C40FB7"/>
    <w:rsid w:val="00C439BE"/>
    <w:rsid w:val="00C44F76"/>
    <w:rsid w:val="00C453B0"/>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C2FBC"/>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6767F"/>
    <w:rsid w:val="00D72519"/>
    <w:rsid w:val="00D73346"/>
    <w:rsid w:val="00D74EB1"/>
    <w:rsid w:val="00D77E69"/>
    <w:rsid w:val="00D861B3"/>
    <w:rsid w:val="00D866C3"/>
    <w:rsid w:val="00D874B0"/>
    <w:rsid w:val="00D91C26"/>
    <w:rsid w:val="00DA7858"/>
    <w:rsid w:val="00DB2AC8"/>
    <w:rsid w:val="00DB3102"/>
    <w:rsid w:val="00DB4831"/>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17D9"/>
    <w:rsid w:val="00E031EF"/>
    <w:rsid w:val="00E044AC"/>
    <w:rsid w:val="00E11105"/>
    <w:rsid w:val="00E1191D"/>
    <w:rsid w:val="00E1193F"/>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643E5"/>
    <w:rsid w:val="00E70545"/>
    <w:rsid w:val="00E71BAB"/>
    <w:rsid w:val="00E72684"/>
    <w:rsid w:val="00E73148"/>
    <w:rsid w:val="00E7581C"/>
    <w:rsid w:val="00E76F16"/>
    <w:rsid w:val="00E77330"/>
    <w:rsid w:val="00E81245"/>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D4DCD"/>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0686"/>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9713C"/>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089183977">
      <w:bodyDiv w:val="1"/>
      <w:marLeft w:val="0"/>
      <w:marRight w:val="0"/>
      <w:marTop w:val="0"/>
      <w:marBottom w:val="0"/>
      <w:divBdr>
        <w:top w:val="none" w:sz="0" w:space="0" w:color="auto"/>
        <w:left w:val="none" w:sz="0" w:space="0" w:color="auto"/>
        <w:bottom w:val="none" w:sz="0" w:space="0" w:color="auto"/>
        <w:right w:val="none" w:sz="0" w:space="0" w:color="auto"/>
      </w:divBdr>
      <w:divsChild>
        <w:div w:id="61948379">
          <w:marLeft w:val="480"/>
          <w:marRight w:val="0"/>
          <w:marTop w:val="0"/>
          <w:marBottom w:val="0"/>
          <w:divBdr>
            <w:top w:val="none" w:sz="0" w:space="0" w:color="auto"/>
            <w:left w:val="none" w:sz="0" w:space="0" w:color="auto"/>
            <w:bottom w:val="none" w:sz="0" w:space="0" w:color="auto"/>
            <w:right w:val="none" w:sz="0" w:space="0" w:color="auto"/>
          </w:divBdr>
          <w:divsChild>
            <w:div w:id="919413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1655947">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18" Type="http://schemas.openxmlformats.org/officeDocument/2006/relationships/image" Target="media/image1.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yperlink" Target="https://git.io/vNl8X" TargetMode="External"/><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osf.io/89mhu/"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osf.io/tbyaz/" TargetMode="External"/><Relationship Id="rId23" Type="http://schemas.openxmlformats.org/officeDocument/2006/relationships/header" Target="header5.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footer" Target="footer2.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9608BC7-C6F7-4CEB-94CA-741652238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53</Pages>
  <Words>31254</Words>
  <Characters>253166</Characters>
  <Application>Microsoft Office Word</Application>
  <DocSecurity>0</DocSecurity>
  <Lines>2109</Lines>
  <Paragraphs>567</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Simple and rationale-providing SMS reminders  to promote accelerometer use: A within-trial randomised trial comparing persuasive messages</vt:lpstr>
    </vt:vector>
  </TitlesOfParts>
  <Company>University of Helsinki</Company>
  <LinksUpToDate>false</LinksUpToDate>
  <CharactersWithSpaces>283853</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12</cp:revision>
  <cp:lastPrinted>2018-02-21T23:21:00Z</cp:lastPrinted>
  <dcterms:created xsi:type="dcterms:W3CDTF">2018-08-05T21:42:00Z</dcterms:created>
  <dcterms:modified xsi:type="dcterms:W3CDTF">2018-08-10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Omzzj4Vi"/&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